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109A25B5" w:rsidR="002D4DF5" w:rsidRDefault="0089199E">
      <w:pPr>
        <w:rPr>
          <w:b/>
          <w:bCs/>
          <w:sz w:val="28"/>
          <w:szCs w:val="28"/>
        </w:rPr>
      </w:pPr>
      <w:r>
        <w:rPr>
          <w:b/>
          <w:bCs/>
          <w:sz w:val="28"/>
          <w:szCs w:val="28"/>
        </w:rPr>
        <w:t xml:space="preserve">Chapter </w:t>
      </w:r>
      <w:r w:rsidR="00E537F0">
        <w:rPr>
          <w:b/>
          <w:bCs/>
          <w:sz w:val="28"/>
          <w:szCs w:val="28"/>
        </w:rPr>
        <w:t>5</w:t>
      </w:r>
    </w:p>
    <w:p w14:paraId="09760108" w14:textId="7E1A09AA" w:rsidR="00E537F0" w:rsidRDefault="00E537F0">
      <w:pPr>
        <w:rPr>
          <w:b/>
          <w:bCs/>
        </w:rPr>
      </w:pPr>
      <w:r>
        <w:rPr>
          <w:b/>
          <w:bCs/>
        </w:rPr>
        <w:t>5.1. ABSTRACT</w:t>
      </w:r>
    </w:p>
    <w:p w14:paraId="0335459F" w14:textId="408B5E1D" w:rsidR="002D4DF5" w:rsidRDefault="00E537F0">
      <w:r>
        <w:rPr>
          <w:b/>
          <w:bCs/>
        </w:rPr>
        <w:t xml:space="preserve">5.2. </w:t>
      </w:r>
      <w:r w:rsidR="0089199E">
        <w:rPr>
          <w:b/>
          <w:bCs/>
        </w:rPr>
        <w:t>I</w:t>
      </w:r>
      <w:r>
        <w:rPr>
          <w:b/>
          <w:bCs/>
        </w:rPr>
        <w:t>NTRODUCTION</w:t>
      </w:r>
    </w:p>
    <w:p w14:paraId="2DBC8462" w14:textId="00EBA506" w:rsidR="002D4DF5" w:rsidRDefault="0089199E">
      <w:r>
        <w:t xml:space="preserve">Global conservation funding is inadequate to eliminate biodiversity loss </w:t>
      </w:r>
      <w:r>
        <w:fldChar w:fldCharType="begin"/>
      </w:r>
      <w:r w:rsidR="00112E40">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schema":"https://github.com/citation-style-language/schema/raw/master/csl-citation.json"} </w:instrText>
      </w:r>
      <w:r>
        <w:fldChar w:fldCharType="separate"/>
      </w:r>
      <w:bookmarkStart w:id="0" w:name="__Fieldmark__10_362668386"/>
      <w:r>
        <w:rPr>
          <w:rFonts w:cs="Calibri"/>
        </w:rPr>
        <w:t>(Echols et al., 2019; Waldron et al., 2013)</w:t>
      </w:r>
      <w:r>
        <w:fldChar w:fldCharType="end"/>
      </w:r>
      <w:bookmarkEnd w:id="0"/>
      <w:r>
        <w:t>. Currently, the majority of conservation funding around the world comes from either government</w:t>
      </w:r>
      <w:r w:rsidR="00162586">
        <w:t>al, intergovernmental,</w:t>
      </w:r>
      <w:r>
        <w:t xml:space="preserve"> or philanthropic entities, where funds are distributed via grants </w:t>
      </w:r>
      <w:r>
        <w:fldChar w:fldCharType="begin"/>
      </w:r>
      <w:r w:rsidR="008A7BC9">
        <w:instrText xml:space="preserve"> ADDIN ZOTERO_ITEM CSL_CITATION {"citationID":"5lZYRiDx","properties":{"formattedCitation":"(Huwyler et al., 2016; Larson et al., 2021; Sayer and Wells, 2004)","plainCitation":"(Huwyler et al., 2016; Larson et al., 2021; Sayer and Wells, 2004)","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bookmarkStart w:id="1" w:name="__Fieldmark__29_362668386"/>
      <w:r w:rsidR="008A7BC9" w:rsidRPr="008A7BC9">
        <w:rPr>
          <w:rFonts w:ascii="Calibri" w:hAnsi="Calibri" w:cs="Calibri"/>
        </w:rPr>
        <w:t>(Huwyler et al., 2016; Larson et al., 2021; Sayer and Wells, 2004)</w:t>
      </w:r>
      <w:r>
        <w:fldChar w:fldCharType="end"/>
      </w:r>
      <w:bookmarkEnd w:id="1"/>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2" w:name="__Fieldmark__36_362668386"/>
      <w:r>
        <w:rPr>
          <w:rFonts w:cs="Calibri"/>
        </w:rPr>
        <w:t>(Huwyler et al., 2016)</w:t>
      </w:r>
      <w:r>
        <w:fldChar w:fldCharType="end"/>
      </w:r>
      <w:bookmarkEnd w:id="2"/>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3" w:name="__Fieldmark__50_362668386"/>
      <w:r>
        <w:rPr>
          <w:rFonts w:cs="Calibri"/>
        </w:rPr>
        <w:t>(Clark et al., 2018)</w:t>
      </w:r>
      <w:r>
        <w:fldChar w:fldCharType="end"/>
      </w:r>
      <w:bookmarkEnd w:id="3"/>
      <w:r>
        <w:t xml:space="preserve">. It is </w:t>
      </w:r>
      <w:r w:rsidR="00162586">
        <w:t>expected</w:t>
      </w:r>
      <w:r>
        <w:t xml:space="preserve">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4" w:name="__Fieldmark__59_362668386"/>
      <w:r>
        <w:rPr>
          <w:rFonts w:cs="Calibri"/>
        </w:rPr>
        <w:t>(Echols et al., 2019)</w:t>
      </w:r>
      <w:r>
        <w:fldChar w:fldCharType="end"/>
      </w:r>
      <w:bookmarkEnd w:id="4"/>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 w:name="__Fieldmark__68_362668386"/>
      <w:r>
        <w:rPr>
          <w:rFonts w:cs="Calibri"/>
        </w:rPr>
        <w:t>(Clark et al., 2018)</w:t>
      </w:r>
      <w:r>
        <w:fldChar w:fldCharType="end"/>
      </w:r>
      <w:bookmarkEnd w:id="5"/>
      <w:r>
        <w:t xml:space="preserve">. It is therefore likely that in the short- to medium-term, conservation practitioners will remain largely reliant on traditional grant-based funding to implement conservation activities. </w:t>
      </w:r>
    </w:p>
    <w:p w14:paraId="200EED88" w14:textId="6E28C81A" w:rsidR="008A13E3" w:rsidRPr="008A13E3" w:rsidRDefault="00E537F0">
      <w:pPr>
        <w:rPr>
          <w:b/>
          <w:bCs/>
          <w:i/>
          <w:iCs/>
        </w:rPr>
      </w:pPr>
      <w:r>
        <w:rPr>
          <w:b/>
          <w:bCs/>
          <w:i/>
          <w:iCs/>
        </w:rPr>
        <w:t xml:space="preserve">5.2.1. </w:t>
      </w:r>
      <w:r w:rsidR="008A13E3">
        <w:rPr>
          <w:b/>
          <w:bCs/>
          <w:i/>
          <w:iCs/>
        </w:rPr>
        <w:t>Grant-based conservation funding</w:t>
      </w:r>
    </w:p>
    <w:p w14:paraId="39AA0261" w14:textId="64CCC380" w:rsidR="008A13E3" w:rsidRDefault="00E15699">
      <w:r>
        <w:t>To see positive environmental gains, c</w:t>
      </w:r>
      <w:r w:rsidR="004229EB">
        <w:t>onservation action is often required over</w:t>
      </w:r>
      <w:r w:rsidR="003D108F">
        <w:t xml:space="preserve"> decades</w:t>
      </w:r>
      <w:r w:rsidR="003D108F" w:rsidRPr="003D108F">
        <w:t xml:space="preserve"> </w:t>
      </w:r>
      <w:r w:rsidR="003D108F">
        <w:fldChar w:fldCharType="begin"/>
      </w:r>
      <w:r w:rsidR="003D108F">
        <w:instrText xml:space="preserve"> ADDIN ZOTERO_ITEM CSL_CITATION {"citationID":"I1tEUW0v","properties":{"formattedCitation":"(Isaac et al., 2018; Santana et al., 2014)","plainCitation":"(Isaac et al., 2018; Santana et al., 2014)","noteIndex":0},"citationItems":[{"id":3170,"uris":["http://zotero.org/users/2170232/items/GK3Q5F9N"],"uri":["http://zotero.org/users/2170232/items/GK3Q5F9N"],"itemData":{"id":3170,"type":"article-journal","abstract":"Planning for nature conservation has increasingly emphasised the concepts of resilience and spatial networks. Although the importance of habitat networks for individual species is clear, their significance for long-term ecological resilience and multi-species conservation strategies is less established. Referencing spatial network theory, we describe the conceptual basis for defining and assessing a network of wildlife areas that supports species’ resilience to multiple forms of perturbations and pressures. We explore actions that could enhance network resilience at a range of scales, based on ecological principles, with reference to four well-established strategies for intervention in a spatial network (“Better, Bigger, More and Joined”) from the influential Making Space for Nature report by Lawton et al. (). Building existing theory into useable and scalable approaches applicable to large numbers of species is challenging but tractable. We illustrate the policy context, describe the elements of a long-term adaptive management plan and provide example actions, metrics and targets for early implementation using England as a case study, where there is an opportunity to include large-scale ecological planning in a newly launched 25-year environment plan. Policy implications. The concept of resilient ecological networks has attracted scientific and political support, but there is no consensus on what a resilient network would look like, or how to assess it. Therefore, it is unclear whether existing targets for action will be sufficient to achieve network resilience. We show that the scientific principles to place resilience and network theory at the heart of large-scale and long-term environmental planning are established and ready to implement in practice. Delivering a resilient network to support nature recovery is achievable and can be integrated with ongoing conservation actions and targets, by assessing their effectiveness on properties of the entire network. England's 25 Year Environment Plan promises to deliver a natural environment that is protected and enhanced for the future and so provides the ideal testbed.","container-title":"Journal of Applied Ecology","DOI":"10.1111/1365-2664.13196","ISSN":"1365-2664","issue":"6","language":"en","note":"_eprint: https://onlinelibrary.wiley.com/doi/pdf/10.1111/1365-2664.13196","page":"2537-2543","source":"Wiley Online Library","title":"Defining and delivering resilient ecological networks: Nature conservation in England","title-short":"Defining and delivering resilient ecological networks","volume":"55","author":[{"family":"Isaac","given":"Nick J. B."},{"family":"Brotherton","given":"Peter N. M."},{"family":"Bullock","given":"James M."},{"family":"Gregory","given":"Richard D."},{"family":"Boehning-Gaese","given":"Katrin"},{"family":"Connor","given":"Ben"},{"family":"Crick","given":"Humphrey Q. P."},{"family":"Freckleton","given":"Robert P."},{"family":"Gill","given":"Jennifer A."},{"family":"Hails","given":"Rosemary S."},{"family":"Hartikainen","given":"Minna"},{"family":"Hester","given":"Alison J."},{"family":"Milner-Gulland","given":"E. J."},{"family":"Oliver","given":"Thomas H."},{"family":"Pearson","given":"Richard G."},{"family":"Sutherland","given":"William J."},{"family":"Thomas","given":"Chris D."},{"family":"Travis","given":"Justin M. J."},{"family":"Turnbull","given":"Lindsay A."},{"family":"Willis","given":"Kathy"},{"family":"Woodward","given":"Guy"},{"family":"Mace","given":"Georgina M."}],"issued":{"date-parts":[["2018"]]}}},{"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3D108F">
        <w:fldChar w:fldCharType="separate"/>
      </w:r>
      <w:r w:rsidR="003D108F" w:rsidRPr="003D108F">
        <w:rPr>
          <w:rFonts w:ascii="Calibri" w:hAnsi="Calibri" w:cs="Calibri"/>
        </w:rPr>
        <w:t>(Isaac et al., 2018; Santana et al., 2014)</w:t>
      </w:r>
      <w:r w:rsidR="003D108F">
        <w:fldChar w:fldCharType="end"/>
      </w:r>
      <w:r>
        <w:t>.</w:t>
      </w:r>
      <w:r w:rsidR="003D108F">
        <w:t xml:space="preserve"> </w:t>
      </w:r>
      <w:r>
        <w:t>This</w:t>
      </w:r>
      <w:r w:rsidR="004229EB">
        <w:t xml:space="preserve"> </w:t>
      </w:r>
      <w:r w:rsidR="003D108F">
        <w:t>is</w:t>
      </w:r>
      <w:r w:rsidR="004229EB">
        <w:t xml:space="preserve"> significantly longer than the duration of conservation grants</w:t>
      </w:r>
      <w:r w:rsidR="003D108F">
        <w:t xml:space="preserve"> which often cover periods of a few</w:t>
      </w:r>
      <w:r w:rsidR="003D108F" w:rsidRPr="003D108F">
        <w:t xml:space="preserve"> </w:t>
      </w:r>
      <w:r w:rsidR="003D108F">
        <w:t>years</w:t>
      </w:r>
      <w:r w:rsidR="000D3794">
        <w:t xml:space="preserve"> </w:t>
      </w:r>
      <w:r w:rsidR="000D3794">
        <w:fldChar w:fldCharType="begin"/>
      </w:r>
      <w:r w:rsidR="000D3794">
        <w:instrText xml:space="preserve"> ADDIN ZOTERO_ITEM CSL_CITATION {"citationID":"AHl0LHjU","properties":{"formattedCitation":"(Blom et al., 2010)","plainCitation":"(Blom et al., 2010)","noteIndex":0},"citationItems":[{"id":3175,"uris":["http://zotero.org/users/2170232/items/BGA74T47"],"uri":["http://zotero.org/users/2170232/items/BGA74T47"],"itemData":{"id":3175,"type":"article-journal","abstract":"Integrated conservation and development projects (ICDPs) have been a pervasive, although widely criticized, approach to tropical conservation for more than 20 years. More recently, international conservation discourse has shifted away from project-based approaches and towards reducing emissions from deforestation and forest degradation (REDD). While REDD is based upon experience with payment for environmental services (PES) initiatives and forest-related discussions in the United Nations (UN), REDD implementation will still require sub-national projects. Issues of equity will likely pit these sub-national projects against some of the same challenges that have dogged ICDPs. This suggests that REDD project developers stand to learn a great deal from the lessons generated by experience with ICDPs. This paper provides a list of best practices for ICDPs and applies their lessons as principles to guide the development and implementation of sub-national REDD projects. The intent of this approach is to encourage the design and implementation of sub-national REDD projects in a way that avoids the past pitfalls and mistakes, while building upon some successes, of the ICDP conservation approach. By doing so, REDD will be more likely to be implemented in a way that is effective, efficient and equitable.","container-title":"Environmental Science &amp; Policy","DOI":"10.1016/j.envsci.2010.01.002","ISSN":"1462-9011","issue":"2","journalAbbreviation":"Environmental Science &amp; Policy","language":"en","page":"164-172","source":"ScienceDirect","title":"Getting REDD to work locally: lessons learned from integrated conservation and development projects","title-short":"Getting REDD to work locally","volume":"13","author":[{"family":"Blom","given":"Benjamin"},{"family":"Sunderland","given":"Terry"},{"family":"Murdiyarso","given":"Daniel"}],"issued":{"date-parts":[["2010",4,1]]}}}],"schema":"https://github.com/citation-style-language/schema/raw/master/csl-citation.json"} </w:instrText>
      </w:r>
      <w:r w:rsidR="000D3794">
        <w:fldChar w:fldCharType="separate"/>
      </w:r>
      <w:r w:rsidR="000D3794" w:rsidRPr="000D3794">
        <w:rPr>
          <w:rFonts w:ascii="Calibri" w:hAnsi="Calibri" w:cs="Calibri"/>
        </w:rPr>
        <w:t>(</w:t>
      </w:r>
      <w:proofErr w:type="spellStart"/>
      <w:r w:rsidR="000D3794" w:rsidRPr="000D3794">
        <w:rPr>
          <w:rFonts w:ascii="Calibri" w:hAnsi="Calibri" w:cs="Calibri"/>
        </w:rPr>
        <w:t>Blom</w:t>
      </w:r>
      <w:proofErr w:type="spellEnd"/>
      <w:r w:rsidR="000D3794" w:rsidRPr="000D3794">
        <w:rPr>
          <w:rFonts w:ascii="Calibri" w:hAnsi="Calibri" w:cs="Calibri"/>
        </w:rPr>
        <w:t xml:space="preserve"> et al., 2010)</w:t>
      </w:r>
      <w:r w:rsidR="000D3794">
        <w:fldChar w:fldCharType="end"/>
      </w:r>
      <w:r w:rsidR="004229EB">
        <w:t>.</w:t>
      </w:r>
      <w:r w:rsidR="003D108F">
        <w:t xml:space="preserve"> Yet, g</w:t>
      </w:r>
      <w:r w:rsidR="0089199E">
        <w:t xml:space="preserve">rant-based funding </w:t>
      </w:r>
      <w:r w:rsidR="008A7BC9">
        <w:t>is</w:t>
      </w:r>
      <w:r w:rsidR="0089199E">
        <w:t xml:space="preserve"> the dominant mechanism for conservation investment</w:t>
      </w:r>
      <w:r w:rsidR="008A7BC9">
        <w:t xml:space="preserve"> largely because funders are hesitant to provide long-term institutional support to government agencies </w:t>
      </w:r>
      <w:r w:rsidR="008A7BC9">
        <w:t xml:space="preserve">that </w:t>
      </w:r>
      <w:r w:rsidR="00F8568A">
        <w:t xml:space="preserve">they consider </w:t>
      </w:r>
      <w:r w:rsidR="008A7BC9">
        <w:t xml:space="preserve">lack the necessary </w:t>
      </w:r>
      <w:r w:rsidR="00F8568A">
        <w:t>infrastructure, processes</w:t>
      </w:r>
      <w:r w:rsidR="004229EB">
        <w:t>,</w:t>
      </w:r>
      <w:r w:rsidR="00F8568A">
        <w:t xml:space="preserve"> a</w:t>
      </w:r>
      <w:r w:rsidR="004229EB">
        <w:t>nd</w:t>
      </w:r>
      <w:r w:rsidR="00F8568A">
        <w:t xml:space="preserve"> </w:t>
      </w:r>
      <w:r w:rsidR="008A7BC9">
        <w:t xml:space="preserve">technical </w:t>
      </w:r>
      <w:r w:rsidR="008A7BC9">
        <w:t>and human resources</w:t>
      </w:r>
      <w:r w:rsidR="005A539D">
        <w:t>.</w:t>
      </w:r>
      <w:r w:rsidR="008A7BC9">
        <w:t xml:space="preserve"> </w:t>
      </w:r>
      <w:r w:rsidR="005A539D">
        <w:t>P</w:t>
      </w:r>
      <w:r w:rsidR="008A7BC9">
        <w:t>roject- or grant-based funding</w:t>
      </w:r>
      <w:r w:rsidR="005A539D">
        <w:t xml:space="preserve"> however,</w:t>
      </w:r>
      <w:r w:rsidR="008A7BC9">
        <w:t xml:space="preserve"> allows donors to maintain control over </w:t>
      </w:r>
      <w:r w:rsidR="008A7BC9">
        <w:t>finances</w:t>
      </w:r>
      <w:r w:rsidR="00F8568A">
        <w:t xml:space="preserve"> and programme implementation</w:t>
      </w:r>
      <w:r w:rsidR="008A7BC9">
        <w:t xml:space="preserve">, standardise </w:t>
      </w:r>
      <w:r w:rsidR="008A7BC9">
        <w:t xml:space="preserve">approaches, and measure progress </w:t>
      </w:r>
      <w:r w:rsidR="008A7BC9">
        <w:fldChar w:fldCharType="begin"/>
      </w:r>
      <w:r w:rsidR="008A7BC9">
        <w:instrText xml:space="preserve"> ADDIN ZOTERO_ITEM CSL_CITATION {"citationID":"4POSgt9F","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8A7BC9">
        <w:fldChar w:fldCharType="separate"/>
      </w:r>
      <w:r w:rsidR="008A7BC9" w:rsidRPr="008A7BC9">
        <w:rPr>
          <w:rFonts w:ascii="Calibri" w:hAnsi="Calibri" w:cs="Calibri"/>
        </w:rPr>
        <w:t>(Sayer and Wells, 2004)</w:t>
      </w:r>
      <w:r w:rsidR="008A7BC9">
        <w:fldChar w:fldCharType="end"/>
      </w:r>
      <w:r w:rsidR="008A7BC9">
        <w:t>.</w:t>
      </w:r>
      <w:r w:rsidR="003D108F">
        <w:t xml:space="preserve"> This means that conservation projects often lack funding that is continuous or stable over</w:t>
      </w:r>
      <w:r w:rsidR="005A539D">
        <w:t xml:space="preserve"> periods greater than a</w:t>
      </w:r>
      <w:r w:rsidR="008A13E3">
        <w:t xml:space="preserve"> given</w:t>
      </w:r>
      <w:r w:rsidR="005A539D">
        <w:t xml:space="preserve"> grant cycle. V</w:t>
      </w:r>
      <w:r w:rsidR="0089199E">
        <w:t xml:space="preserve">ery little research has been done to assess the effects of unstable, non-linear budgets on biodiversity outcomes, nor the effects of alternative </w:t>
      </w:r>
      <w:r w:rsidR="008A13E3">
        <w:t>funding</w:t>
      </w:r>
      <w:r w:rsidR="0089199E">
        <w:t xml:space="preserve"> strategies. Given the </w:t>
      </w:r>
      <w:r w:rsidR="003A0878">
        <w:t>in</w:t>
      </w:r>
      <w:r w:rsidR="0089199E">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rsidR="0089199E">
        <w:fldChar w:fldCharType="begin"/>
      </w:r>
      <w:r w:rsidR="00112E40">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schema":"https://github.com/citation-style-language/schema/raw/master/csl-citation.json"} </w:instrText>
      </w:r>
      <w:r w:rsidR="0089199E">
        <w:fldChar w:fldCharType="separate"/>
      </w:r>
      <w:bookmarkStart w:id="6" w:name="__Fieldmark__97_362668386"/>
      <w:r w:rsidR="0089199E">
        <w:rPr>
          <w:rFonts w:cs="Calibri"/>
        </w:rPr>
        <w:t>(Bruner et al., 2004; McBride et al., 2007; Waldron et al., 2013)</w:t>
      </w:r>
      <w:r w:rsidR="0089199E">
        <w:fldChar w:fldCharType="end"/>
      </w:r>
      <w:bookmarkEnd w:id="6"/>
      <w:r w:rsidR="0089199E">
        <w:t xml:space="preserve">. </w:t>
      </w:r>
    </w:p>
    <w:p w14:paraId="4E62F054" w14:textId="1B8E71CD" w:rsidR="00386DF2" w:rsidRDefault="00386DF2">
      <w:r>
        <w:t>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or international development agencies and often come with complex rules governing procurement, accounting, and reporting. These requirements often preclude smaller organisations that do not have in-house fundraising teams or large financial management and administrative capacity</w:t>
      </w:r>
      <w:r w:rsidR="00B573B0">
        <w:t xml:space="preserve"> </w:t>
      </w:r>
      <w:r w:rsidR="00B573B0">
        <w:fldChar w:fldCharType="begin"/>
      </w:r>
      <w:r w:rsidR="00B573B0">
        <w:instrText xml:space="preserve"> ADDIN ZOTERO_ITEM CSL_CITATION {"citationID":"9hsm9coQ","properties":{"formattedCitation":"(Sanders et al., 2021)","plainCitation":"(Sanders et al., 2021)","noteIndex":0},"citationItems":[{"id":3173,"uris":["http://zotero.org/users/2170232/items/9UPGESHM"],"uri":["http://zotero.org/users/2170232/items/9UPGESHM"],"itemData":{"id":3173,"type":"article-journal","abstract":"Despite considerable achievements in the field of conservation, biodiversity continues to decline and conservation initiatives face numerous barriers. Although many of these barriers are well known, for example insufficient funding and capacity, there has been no systematic attempt to catalogue and categorize them into a typology. Because risks compromise the conservation mission, any barrier to success is a risk. Here we present the first attempt at identifying key barriers. We analyse extensive interviews with 74 conservationists, primarily from Africa but with international experience, to identify potential risks to their projects and use that information to create a typology of barriers to conservation success. We draw on the literature to explain the prevalence of some of the barriers identified. We suggest that this typology could form the basis of heuristic tools that conservationists can use to identify and manage potential risks to their projects, thereby improving decision-making, strategic planning and, ultimately, overall impact. The typology is also useful for the conservation community (comprising conservationists and funders) to help implement better practices and improve the likelihood of success. We present examples of such work already underway and suggest more can be done to continue to improve.","container-title":"Oryx","DOI":"10.1017/S0030605319000012","ISSN":"0030-6053, 1365-3008","issue":"2","language":"en","note":"publisher: Cambridge University Press","page":"245-254","source":"Cambridge University Press","title":"Conservation conversations: a typology of barriers to conservation success","title-short":"Conservation conversations","volume":"55","author":[{"family":"Sanders","given":"Michele Jeanette"},{"family":"Miller","given":"Laura"},{"family":"Bhagwat","given":"Shonil A."},{"family":"Rogers","given":"Alex"}],"issued":{"date-parts":[["2021",3]]}}}],"schema":"https://github.com/citation-style-language/schema/raw/master/csl-citation.json"} </w:instrText>
      </w:r>
      <w:r w:rsidR="00B573B0">
        <w:fldChar w:fldCharType="separate"/>
      </w:r>
      <w:r w:rsidR="00B573B0" w:rsidRPr="00B573B0">
        <w:rPr>
          <w:rFonts w:ascii="Calibri" w:hAnsi="Calibri" w:cs="Calibri"/>
        </w:rPr>
        <w:t>(Sanders et al., 2021)</w:t>
      </w:r>
      <w:r w:rsidR="00B573B0">
        <w:fldChar w:fldCharType="end"/>
      </w:r>
      <w:r>
        <w:t xml:space="preserve">. Alternatively, conservation organisations can apply for smaller, short-term grants (usually between </w:t>
      </w:r>
      <w:r>
        <w:lastRenderedPageBreak/>
        <w:t>one and three years) which are often targeted towards specific species, habitats, or activities. The smaller grants require less staff time for the application process and subsequent grant management yet can be limited in the amount of the award that can be spent on overheads, fixed costs, and other core project expenditure such as salaries, fuel, office space, and utilities</w:t>
      </w:r>
      <w:r w:rsidR="00B573B0">
        <w:t xml:space="preserve"> </w:t>
      </w:r>
      <w:r w:rsidR="00B573B0">
        <w:fldChar w:fldCharType="begin"/>
      </w:r>
      <w:r w:rsidR="00B573B0">
        <w:instrText xml:space="preserve"> ADDIN ZOTERO_ITEM CSL_CITATION {"citationID":"7lvgOqUw","properties":{"formattedCitation":"(Sanders et al., 2021)","plainCitation":"(Sanders et al., 2021)","noteIndex":0},"citationItems":[{"id":3173,"uris":["http://zotero.org/users/2170232/items/9UPGESHM"],"uri":["http://zotero.org/users/2170232/items/9UPGESHM"],"itemData":{"id":3173,"type":"article-journal","abstract":"Despite considerable achievements in the field of conservation, biodiversity continues to decline and conservation initiatives face numerous barriers. Although many of these barriers are well known, for example insufficient funding and capacity, there has been no systematic attempt to catalogue and categorize them into a typology. Because risks compromise the conservation mission, any barrier to success is a risk. Here we present the first attempt at identifying key barriers. We analyse extensive interviews with 74 conservationists, primarily from Africa but with international experience, to identify potential risks to their projects and use that information to create a typology of barriers to conservation success. We draw on the literature to explain the prevalence of some of the barriers identified. We suggest that this typology could form the basis of heuristic tools that conservationists can use to identify and manage potential risks to their projects, thereby improving decision-making, strategic planning and, ultimately, overall impact. The typology is also useful for the conservation community (comprising conservationists and funders) to help implement better practices and improve the likelihood of success. We present examples of such work already underway and suggest more can be done to continue to improve.","container-title":"Oryx","DOI":"10.1017/S0030605319000012","ISSN":"0030-6053, 1365-3008","issue":"2","language":"en","note":"publisher: Cambridge University Press","page":"245-254","source":"Cambridge University Press","title":"Conservation conversations: a typology of barriers to conservation success","title-short":"Conservation conversations","volume":"55","author":[{"family":"Sanders","given":"Michele Jeanette"},{"family":"Miller","given":"Laura"},{"family":"Bhagwat","given":"Shonil A."},{"family":"Rogers","given":"Alex"}],"issued":{"date-parts":[["2021",3]]}}}],"schema":"https://github.com/citation-style-language/schema/raw/master/csl-citation.json"} </w:instrText>
      </w:r>
      <w:r w:rsidR="00B573B0">
        <w:fldChar w:fldCharType="separate"/>
      </w:r>
      <w:r w:rsidR="00B573B0" w:rsidRPr="00B573B0">
        <w:rPr>
          <w:rFonts w:ascii="Calibri" w:hAnsi="Calibri" w:cs="Calibri"/>
        </w:rPr>
        <w:t>(Sanders et al., 2021)</w:t>
      </w:r>
      <w:r w:rsidR="00B573B0">
        <w:fldChar w:fldCharType="end"/>
      </w:r>
      <w:r>
        <w:t xml:space="preserve">.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7" w:name="__Fieldmark__228_362668386"/>
      <w:r>
        <w:rPr>
          <w:rFonts w:cs="Calibri"/>
        </w:rPr>
        <w:t>(Emerton et al., 2006)</w:t>
      </w:r>
      <w:r>
        <w:fldChar w:fldCharType="end"/>
      </w:r>
      <w:bookmarkEnd w:id="7"/>
      <w:r>
        <w:t xml:space="preserve">. There is a paucity of research into the </w:t>
      </w:r>
      <w:r w:rsidR="003E7C67">
        <w:t>long-term implications of grant-based funding</w:t>
      </w:r>
      <w:r>
        <w:t xml:space="preserve"> on the effectiveness of conservation projects, </w:t>
      </w:r>
      <w:r w:rsidR="003E7C67">
        <w:t>or how</w:t>
      </w:r>
      <w:r>
        <w:t xml:space="preserve"> financial unpredictability</w:t>
      </w:r>
      <w:r w:rsidR="003E7C67">
        <w:t xml:space="preserve"> may </w:t>
      </w:r>
      <w:proofErr w:type="gramStart"/>
      <w:r w:rsidR="003E7C67">
        <w:t>effect</w:t>
      </w:r>
      <w:proofErr w:type="gramEnd"/>
      <w:r>
        <w:t xml:space="preserve"> biodiversity outcomes over time.</w:t>
      </w:r>
    </w:p>
    <w:p w14:paraId="47D64397" w14:textId="26F5F364" w:rsidR="00386DF2" w:rsidRPr="00386DF2" w:rsidRDefault="00E537F0">
      <w:pPr>
        <w:rPr>
          <w:b/>
          <w:bCs/>
          <w:i/>
          <w:iCs/>
        </w:rPr>
      </w:pPr>
      <w:r>
        <w:rPr>
          <w:b/>
          <w:bCs/>
          <w:i/>
          <w:iCs/>
        </w:rPr>
        <w:t xml:space="preserve">5.2.2. </w:t>
      </w:r>
      <w:r w:rsidR="00386DF2">
        <w:rPr>
          <w:b/>
          <w:bCs/>
          <w:i/>
          <w:iCs/>
        </w:rPr>
        <w:t>The effects of grant</w:t>
      </w:r>
      <w:r w:rsidR="00561F84">
        <w:rPr>
          <w:b/>
          <w:bCs/>
          <w:i/>
          <w:iCs/>
        </w:rPr>
        <w:t>-based funding on conservation projects</w:t>
      </w:r>
    </w:p>
    <w:p w14:paraId="49578038" w14:textId="0E52776B" w:rsidR="008A13E3" w:rsidRDefault="0089199E">
      <w:r>
        <w:t>Investing conservation funds strategically over time is made difficult when funding is based on short-term grants that generally last between one and five years</w:t>
      </w:r>
      <w:r w:rsidR="00BB0670">
        <w:t>, with little or no guarantee of future renewal of funding</w:t>
      </w:r>
      <w:r>
        <w:t xml:space="preserve"> </w:t>
      </w:r>
      <w:r>
        <w:fldChar w:fldCharType="begin"/>
      </w:r>
      <w:r w:rsidR="00321A08">
        <w:instrText xml:space="preserve"> 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8" w:name="__Fieldmark__112_362668386"/>
      <w:r w:rsidR="00321A08" w:rsidRPr="00321A08">
        <w:rPr>
          <w:rFonts w:ascii="Calibri" w:hAnsi="Calibri" w:cs="Calibri"/>
        </w:rPr>
        <w:t>(Hodge and Adams, 2016; Sayer et al., 2017)</w:t>
      </w:r>
      <w:r>
        <w:fldChar w:fldCharType="end"/>
      </w:r>
      <w:bookmarkEnd w:id="8"/>
      <w:r>
        <w:t>. Most conservation 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t>. This funding model results in long-term budgets that are non-linear, unpredictable, do not necessarily track changes in threat levels</w:t>
      </w:r>
      <w:r w:rsidR="000D3794">
        <w:t xml:space="preserve">, and are rarely reflect the time required to see </w:t>
      </w:r>
      <w:r w:rsidR="000D3794">
        <w:t>positive</w:t>
      </w:r>
      <w:r w:rsidR="000D3794">
        <w:t xml:space="preserve"> conservation outcomes </w:t>
      </w:r>
      <w:r w:rsidR="00321A08">
        <w:fldChar w:fldCharType="begin"/>
      </w:r>
      <w:r w:rsidR="00851C66">
        <w:instrText xml:space="preserve"> ADDIN ZOTERO_ITEM CSL_CITATION {"citationID":"M3XLlaQh","properties":{"formattedCitation":"(Blom et al., 2010; Sayer et al., 2017)","plainCitation":"(Blom et al., 2010; Sayer et al., 2017)","noteIndex":0},"citationItems":[{"id":3175,"uris":["http://zotero.org/users/2170232/items/BGA74T47"],"uri":["http://zotero.org/users/2170232/items/BGA74T47"],"itemData":{"id":3175,"type":"article-journal","abstract":"Integrated conservation and development projects (ICDPs) have been a pervasive, although widely criticized, approach to tropical conservation for more than 20 years. More recently, international conservation discourse has shifted away from project-based approaches and towards reducing emissions from deforestation and forest degradation (REDD). While REDD is based upon experience with payment for environmental services (PES) initiatives and forest-related discussions in the United Nations (UN), REDD implementation will still require sub-national projects. Issues of equity will likely pit these sub-national projects against some of the same challenges that have dogged ICDPs. This suggests that REDD project developers stand to learn a great deal from the lessons generated by experience with ICDPs. This paper provides a list of best practices for ICDPs and applies their lessons as principles to guide the development and implementation of sub-national REDD projects. The intent of this approach is to encourage the design and implementation of sub-national REDD projects in a way that avoids the past pitfalls and mistakes, while building upon some successes, of the ICDP conservation approach. By doing so, REDD will be more likely to be implemented in a way that is effective, efficient and equitable.","container-title":"Environmental Science &amp; Policy","DOI":"10.1016/j.envsci.2010.01.002","ISSN":"1462-9011","issue":"2","journalAbbreviation":"Environmental Science &amp; Policy","language":"en","page":"164-172","source":"ScienceDirect","title":"Getting REDD to work locally: lessons learned from integrated conservation and development projects","title-short":"Getting REDD to work locally","volume":"13","author":[{"family":"Blom","given":"Benjamin"},{"family":"Sunderland","given":"Terry"},{"family":"Murdiyarso","given":"Daniel"}],"issued":{"date-parts":[["2010",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321A08">
        <w:fldChar w:fldCharType="separate"/>
      </w:r>
      <w:r w:rsidR="00851C66" w:rsidRPr="00851C66">
        <w:rPr>
          <w:rFonts w:ascii="Calibri" w:hAnsi="Calibri" w:cs="Calibri"/>
        </w:rPr>
        <w:t>(</w:t>
      </w:r>
      <w:proofErr w:type="spellStart"/>
      <w:r w:rsidR="00851C66" w:rsidRPr="00851C66">
        <w:rPr>
          <w:rFonts w:ascii="Calibri" w:hAnsi="Calibri" w:cs="Calibri"/>
        </w:rPr>
        <w:t>Blom</w:t>
      </w:r>
      <w:proofErr w:type="spellEnd"/>
      <w:r w:rsidR="00851C66" w:rsidRPr="00851C66">
        <w:rPr>
          <w:rFonts w:ascii="Calibri" w:hAnsi="Calibri" w:cs="Calibri"/>
        </w:rPr>
        <w:t xml:space="preserve"> et al., 2010; Sayer et al., 2017)</w:t>
      </w:r>
      <w:r w:rsidR="00321A08">
        <w:fldChar w:fldCharType="end"/>
      </w:r>
      <w:r w:rsidR="00FB3821">
        <w:t>.</w:t>
      </w:r>
      <w:r w:rsidR="00B34B5D">
        <w:t xml:space="preserve"> </w:t>
      </w:r>
      <w:r>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177F53">
        <w:instrText xml:space="preserve"> ADDIN ZOTERO_ITEM CSL_CITATION {"citationID":"iRWYjnSO","properties":{"formattedCitation":"(Sayer and Wells, 2004; Sohn, 2019)","plainCitation":"(Sayer and Wells, 2004; Sohn, 2019)","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177F53" w:rsidRPr="00177F53">
        <w:rPr>
          <w:rFonts w:ascii="Calibri" w:hAnsi="Calibri" w:cs="Calibri"/>
        </w:rPr>
        <w:t>(Sayer and Wells, 2004; Sohn, 2019)</w:t>
      </w:r>
      <w:r w:rsidR="00F71372">
        <w:fldChar w:fldCharType="end"/>
      </w:r>
      <w:r>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t>. The same projects will inevitably go through periods of financial hardship, which often occur between grants</w:t>
      </w:r>
      <w:r w:rsidR="00B908F7">
        <w:t xml:space="preserve"> </w:t>
      </w:r>
      <w:r w:rsidR="00B908F7">
        <w:fldChar w:fldCharType="begin"/>
      </w:r>
      <w:r w:rsidR="00F32E9C">
        <w:instrText xml:space="preserve"> ADDIN ZOTERO_ITEM CSL_CITATION {"citationID":"5OhW1GDZ","properties":{"formattedCitation":"(Lambin et al., 2019)","plainCitation":"(Lambin et al., 2019)","noteIndex":0},"citationItems":[{"id":3172,"uris":["http://zotero.org/users/2170232/items/5BIIZM3R"],"uri":["http://zotero.org/users/2170232/items/5BIIZM3R"],"itemData":{"id":3172,"type":"paper-conference","container-title":"Proceedings of the international conference on island invasives","event":"Island invasives: scaling up to meet the challenge","event-place":"Dundee, Scotland, UK","page":"651-657","publisher":"IUCN","publisher-place":"Dundee, Scotland, UK","title":"Achieving large scale, long-term invasive American mink control in northern Scotland despite short term funding","volume":"62","author":[{"family":"Lambin","given":"X."},{"family":"Horrill","given":"J.C."},{"family":"Raynor","given":"R."}],"issued":{"date-parts":[["2019"]]}}}],"schema":"https://github.com/citation-style-language/schema/raw/master/csl-citation.json"} </w:instrText>
      </w:r>
      <w:r w:rsidR="00B908F7">
        <w:fldChar w:fldCharType="separate"/>
      </w:r>
      <w:r w:rsidR="00F32E9C" w:rsidRPr="00F32E9C">
        <w:rPr>
          <w:rFonts w:ascii="Calibri" w:hAnsi="Calibri" w:cs="Calibri"/>
        </w:rPr>
        <w:t>(</w:t>
      </w:r>
      <w:proofErr w:type="spellStart"/>
      <w:r w:rsidR="00F32E9C" w:rsidRPr="00F32E9C">
        <w:rPr>
          <w:rFonts w:ascii="Calibri" w:hAnsi="Calibri" w:cs="Calibri"/>
        </w:rPr>
        <w:t>Lambin</w:t>
      </w:r>
      <w:proofErr w:type="spellEnd"/>
      <w:r w:rsidR="00F32E9C" w:rsidRPr="00F32E9C">
        <w:rPr>
          <w:rFonts w:ascii="Calibri" w:hAnsi="Calibri" w:cs="Calibri"/>
        </w:rPr>
        <w:t xml:space="preserve"> et al., 2019)</w:t>
      </w:r>
      <w:r w:rsidR="00B908F7">
        <w:fldChar w:fldCharType="end"/>
      </w:r>
      <w:r>
        <w:t xml:space="preserve">. </w:t>
      </w:r>
    </w:p>
    <w:p w14:paraId="342F701B" w14:textId="245F4661" w:rsidR="002D4DF5" w:rsidRDefault="00D6058D">
      <w:r>
        <w:t xml:space="preserve">When conservation projects </w:t>
      </w:r>
      <w:r w:rsidR="00FA4C5B">
        <w:t>experience periods of</w:t>
      </w:r>
      <w:r>
        <w:t xml:space="preserve"> inadequate funding, expenditure</w:t>
      </w:r>
      <w:r w:rsidR="0089199E">
        <w:t xml:space="preserve"> is restricted to </w:t>
      </w:r>
      <w:r w:rsidR="0089199E">
        <w:t xml:space="preserve">core activities, </w:t>
      </w:r>
      <w:r w:rsidR="008A13E3">
        <w:t>additional</w:t>
      </w:r>
      <w:r w:rsidR="00036E3D">
        <w:t xml:space="preserve"> </w:t>
      </w:r>
      <w:r w:rsidR="0089199E">
        <w:t xml:space="preserve">activities wind down, staff redundancies occur, </w:t>
      </w:r>
      <w:r w:rsidR="006C7A36">
        <w:t xml:space="preserve">research and monitoring activities decrease, </w:t>
      </w:r>
      <w:r w:rsidR="0089199E">
        <w:t>and</w:t>
      </w:r>
      <w:r w:rsidR="00036E3D">
        <w:t xml:space="preserve"> new</w:t>
      </w:r>
      <w:r w:rsidR="0089199E">
        <w:t xml:space="preserve"> initiatives </w:t>
      </w:r>
      <w:r w:rsidR="0089199E">
        <w:t>end</w:t>
      </w:r>
      <w:r>
        <w:t xml:space="preserve"> </w:t>
      </w:r>
      <w:r>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fldChar w:fldCharType="separate"/>
      </w:r>
      <w:r w:rsidR="00637A02" w:rsidRPr="00637A02">
        <w:rPr>
          <w:rFonts w:ascii="Calibri" w:hAnsi="Calibri" w:cs="Calibri"/>
        </w:rPr>
        <w:t>(Bruner et al., 2004; Waithaka et al., 2021)</w:t>
      </w:r>
      <w:r>
        <w:fldChar w:fldCharType="end"/>
      </w:r>
      <w:r w:rsidR="0089199E">
        <w:t>. These periods can have serious negative effects on conservation projects</w:t>
      </w:r>
      <w:r>
        <w:t xml:space="preserve"> </w:t>
      </w:r>
      <w:r>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fldChar w:fldCharType="separate"/>
      </w:r>
      <w:r w:rsidR="006C7A36" w:rsidRPr="006C7A36">
        <w:rPr>
          <w:rFonts w:ascii="Calibri" w:hAnsi="Calibri" w:cs="Calibri"/>
        </w:rPr>
        <w:t>(Fernandes et al., 2017; Wittemyer, 2011)</w:t>
      </w:r>
      <w:r>
        <w:fldChar w:fldCharType="end"/>
      </w:r>
      <w:r w:rsidR="0089199E">
        <w:t>. Organisations lose talented staff and thus institutional knowledge, trust between stakeholders and the project or organisation can be lost as commitments may not be met,</w:t>
      </w:r>
      <w:r w:rsidR="00177F53">
        <w:t xml:space="preserve"> local participation in project activities can end </w:t>
      </w:r>
      <w:r w:rsidR="00177F53">
        <w:fldChar w:fldCharType="begin"/>
      </w:r>
      <w:r w:rsidR="00177F53">
        <w:instrText xml:space="preserve"> ADDIN ZOTERO_ITEM CSL_CITATION {"citationID":"gCx4dhkA","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77F53">
        <w:fldChar w:fldCharType="separate"/>
      </w:r>
      <w:r w:rsidR="00177F53" w:rsidRPr="00177F53">
        <w:rPr>
          <w:rFonts w:ascii="Calibri" w:hAnsi="Calibri" w:cs="Calibri"/>
        </w:rPr>
        <w:t>(Sayer and Wells, 2004)</w:t>
      </w:r>
      <w:r w:rsidR="00177F53">
        <w:fldChar w:fldCharType="end"/>
      </w:r>
      <w:r w:rsidR="00177F53">
        <w:t>,</w:t>
      </w:r>
      <w:r w:rsidR="0089199E">
        <w:t xml:space="preserve"> and stakeholders may view the project</w:t>
      </w:r>
      <w:r w:rsidR="00F32E9C">
        <w:t xml:space="preserve"> and the implementing organisation(s)</w:t>
      </w:r>
      <w:r w:rsidR="0089199E">
        <w:t xml:space="preserve">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rsidR="0089199E">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rsidR="0089199E">
        <w:t xml:space="preserve">. </w:t>
      </w:r>
    </w:p>
    <w:p w14:paraId="31251CE6" w14:textId="1EF26A9D" w:rsidR="00561F84" w:rsidRDefault="00561F84">
      <w:r>
        <w:t>The cycle of organisations applying for grants to maintain budgets leads to ‘</w:t>
      </w:r>
      <w:proofErr w:type="spellStart"/>
      <w:r>
        <w:t>projectification</w:t>
      </w:r>
      <w:proofErr w:type="spellEnd"/>
      <w:r>
        <w:t>’, whereby control over conservation activities, interventions, and strategic direction is ceded to funders</w:t>
      </w:r>
      <w:r w:rsidR="00B573B0">
        <w:t xml:space="preserve"> </w:t>
      </w:r>
      <w:r w:rsidR="00B573B0">
        <w:fldChar w:fldCharType="begin"/>
      </w:r>
      <w:r w:rsidR="00B573B0">
        <w:instrText xml:space="preserve"> ADDIN ZOTERO_ITEM CSL_CITATION {"citationID":"D86WhrqB","properties":{"formattedCitation":"(Sanders et al., 2021)","plainCitation":"(Sanders et al., 2021)","noteIndex":0},"citationItems":[{"id":3173,"uris":["http://zotero.org/users/2170232/items/9UPGESHM"],"uri":["http://zotero.org/users/2170232/items/9UPGESHM"],"itemData":{"id":3173,"type":"article-journal","abstract":"Despite considerable achievements in the field of conservation, biodiversity continues to decline and conservation initiatives face numerous barriers. Although many of these barriers are well known, for example insufficient funding and capacity, there has been no systematic attempt to catalogue and categorize them into a typology. Because risks compromise the conservation mission, any barrier to success is a risk. Here we present the first attempt at identifying key barriers. We analyse extensive interviews with 74 conservationists, primarily from Africa but with international experience, to identify potential risks to their projects and use that information to create a typology of barriers to conservation success. We draw on the literature to explain the prevalence of some of the barriers identified. We suggest that this typology could form the basis of heuristic tools that conservationists can use to identify and manage potential risks to their projects, thereby improving decision-making, strategic planning and, ultimately, overall impact. The typology is also useful for the conservation community (comprising conservationists and funders) to help implement better practices and improve the likelihood of success. We present examples of such work already underway and suggest more can be done to continue to improve.","container-title":"Oryx","DOI":"10.1017/S0030605319000012","ISSN":"0030-6053, 1365-3008","issue":"2","language":"en","note":"publisher: Cambridge University Press","page":"245-254","source":"Cambridge University Press","title":"Conservation conversations: a typology of barriers to conservation success","title-short":"Conservation conversations","volume":"55","author":[{"family":"Sanders","given":"Michele Jeanette"},{"family":"Miller","given":"Laura"},{"family":"Bhagwat","given":"Shonil A."},{"family":"Rogers","given":"Alex"}],"issued":{"date-parts":[["2021",3]]}}}],"schema":"https://github.com/citation-style-language/schema/raw/master/csl-citation.json"} </w:instrText>
      </w:r>
      <w:r w:rsidR="00B573B0">
        <w:fldChar w:fldCharType="separate"/>
      </w:r>
      <w:r w:rsidR="00B573B0" w:rsidRPr="00B573B0">
        <w:rPr>
          <w:rFonts w:ascii="Calibri" w:hAnsi="Calibri" w:cs="Calibri"/>
        </w:rPr>
        <w:t>(Sanders et al., 2021)</w:t>
      </w:r>
      <w:r w:rsidR="00B573B0">
        <w:fldChar w:fldCharType="end"/>
      </w:r>
      <w:r>
        <w:t xml:space="preserve">, as conservation organisations adapt to funding trends and specific funder interests in an effort to remain competitive in grant applications, and maintain project funding </w:t>
      </w:r>
      <w:r>
        <w:fldChar w:fldCharType="begin"/>
      </w:r>
      <w:r>
        <w:instrText xml:space="preserve"> 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 </w:instrText>
      </w:r>
      <w:r>
        <w:fldChar w:fldCharType="separate"/>
      </w:r>
      <w:bookmarkStart w:id="9" w:name="__Fieldmark__178_362668386"/>
      <w:r w:rsidRPr="00A74284">
        <w:rPr>
          <w:rFonts w:ascii="Calibri" w:hAnsi="Calibri" w:cs="Calibri"/>
          <w:szCs w:val="24"/>
        </w:rPr>
        <w:t>(Hodge and Adams, 2016; Rodríguez et al., 2007)</w:t>
      </w:r>
      <w:r>
        <w:fldChar w:fldCharType="end"/>
      </w:r>
      <w:bookmarkEnd w:id="9"/>
      <w:r>
        <w:t xml:space="preserve">. If financial and operational control is external in grant-funded projects that involve partnerships with government agencies, local organisations or communities, then host country authorities and other local partners will be unlikely </w:t>
      </w:r>
      <w:r>
        <w:lastRenderedPageBreak/>
        <w:t xml:space="preserve">to embrace responsibility, nor have any sense of ownership or genuine partnership </w:t>
      </w:r>
      <w:r>
        <w:fldChar w:fldCharType="begin"/>
      </w:r>
      <w:r>
        <w:instrText xml:space="preserve"> ADDIN ZOTERO_ITEM CSL_CITATION {"citationID":"SXr7PZxS","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fldChar w:fldCharType="separate"/>
      </w:r>
      <w:r w:rsidRPr="00441F7A">
        <w:rPr>
          <w:rFonts w:ascii="Calibri" w:hAnsi="Calibri" w:cs="Calibri"/>
        </w:rPr>
        <w:t>(Hodge and Adams, 2016)</w:t>
      </w:r>
      <w:r>
        <w:fldChar w:fldCharType="end"/>
      </w:r>
      <w:r>
        <w:t xml:space="preserve">. There is also often a lack of transparency and coordination between funders and grant distributors which reduces cohesion and makes strategic allocation of funds at a broader scale difficult </w:t>
      </w:r>
      <w:r>
        <w:fldChar w:fldCharType="begin"/>
      </w:r>
      <w:r w:rsidR="00C14993">
        <w:instrText xml:space="preserve"> ADDIN ZOTERO_ITEM CSL_CITATION {"citationID":"dRIl0zs6","properties":{"formattedCitation":"(Brockington and Scholfield, 2010; Laufer and Jones, 2021; Sayer et al., 2017)","plainCitation":"(Brockington and Scholfield, 2010; Laufer and Jones, 2021; Sayer et al., 2017)","noteIndex":0},"citationItems":[{"id":3177,"uris":["http://zotero.org/users/2170232/items/J6AGZEUP"],"uri":["http://zotero.org/users/2170232/items/J6AGZEUP"],"itemData":{"id":3177,"type":"article-journal","abstract":"Evaluations of conservation performance and efficiency are still in their infancy. They will require understanding more about where conservation funds are actually spent, and how conservation sectors are structured. We present an overview of the work of conservation nongovernmental organizations (NGOs) in sub-Saharan Africa from 2004 to 2006, based on an extensive survey and consultation exercise. We show that the distribution of funds within the sector is highly unequal, concentrated in a few organizations. Expenditure within the continent is uneven, highest in the south and lowest in the west. Only a small proportion of protected areas receive some form of support. At a country level, expenditure is well matched with species richness and threat, but the causes of those correlations are not clear. These results identify what we need to know about what conservation organizations actually do and thus advance the task of evaluating conservation effectiveness.","container-title":"Conservation Letters","DOI":"10.1111/j.1755-263X.2010.00094.x","ISSN":"1755-263X","issue":"2","language":"en","note":"_eprint: https://onlinelibrary.wiley.com/doi/pdf/10.1111/j.1755-263X.2010.00094.x","page":"106-113","source":"Wiley Online Library","title":"Expenditure by conservation nongovernmental organizations in sub-Saharan Africa","volume":"3","author":[{"family":"Brockington","given":"Dan"},{"family":"Scholfield","given":"Katherine"}],"issued":{"date-parts":[["2010"]]}}},{"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10" w:name="__Fieldmark__188_362668386"/>
      <w:r w:rsidR="00C14993" w:rsidRPr="00C14993">
        <w:rPr>
          <w:rFonts w:ascii="Calibri" w:hAnsi="Calibri" w:cs="Calibri"/>
        </w:rPr>
        <w:t xml:space="preserve">(Brockington and </w:t>
      </w:r>
      <w:proofErr w:type="spellStart"/>
      <w:r w:rsidR="00C14993" w:rsidRPr="00C14993">
        <w:rPr>
          <w:rFonts w:ascii="Calibri" w:hAnsi="Calibri" w:cs="Calibri"/>
        </w:rPr>
        <w:t>Scholfield</w:t>
      </w:r>
      <w:proofErr w:type="spellEnd"/>
      <w:r w:rsidR="00C14993" w:rsidRPr="00C14993">
        <w:rPr>
          <w:rFonts w:ascii="Calibri" w:hAnsi="Calibri" w:cs="Calibri"/>
        </w:rPr>
        <w:t>, 2010; Laufer and Jones, 2021; Sayer et al., 2017)</w:t>
      </w:r>
      <w:r>
        <w:fldChar w:fldCharType="end"/>
      </w:r>
      <w:bookmarkEnd w:id="10"/>
      <w:r>
        <w:t>. Nevertheless, many conservation projects are unable to fund activities through other means.</w:t>
      </w:r>
    </w:p>
    <w:p w14:paraId="453D3801" w14:textId="3065FAE8" w:rsidR="003E7C67" w:rsidRPr="00192C7B" w:rsidRDefault="00E537F0">
      <w:pPr>
        <w:rPr>
          <w:b/>
          <w:bCs/>
          <w:i/>
          <w:iCs/>
        </w:rPr>
      </w:pPr>
      <w:r>
        <w:rPr>
          <w:b/>
          <w:bCs/>
          <w:i/>
          <w:iCs/>
        </w:rPr>
        <w:t xml:space="preserve">5.2.3. </w:t>
      </w:r>
      <w:r w:rsidR="00192C7B">
        <w:rPr>
          <w:b/>
          <w:bCs/>
          <w:i/>
          <w:iCs/>
        </w:rPr>
        <w:t xml:space="preserve">The research </w:t>
      </w:r>
      <w:proofErr w:type="gramStart"/>
      <w:r w:rsidR="00192C7B">
        <w:rPr>
          <w:b/>
          <w:bCs/>
          <w:i/>
          <w:iCs/>
        </w:rPr>
        <w:t>gap</w:t>
      </w:r>
      <w:proofErr w:type="gramEnd"/>
    </w:p>
    <w:p w14:paraId="01864F5C" w14:textId="7CFB06B5" w:rsidR="002D4DF5" w:rsidRDefault="0089199E">
      <w:r>
        <w:t xml:space="preserve">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11" w:name="__Fieldmark__282_362668386"/>
      <w:r>
        <w:rPr>
          <w:rFonts w:cs="Calibri"/>
        </w:rPr>
        <w:t>(see Ervin, 2003; Utami et al., 2020)</w:t>
      </w:r>
      <w:r>
        <w:fldChar w:fldCharType="end"/>
      </w:r>
      <w:bookmarkEnd w:id="11"/>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12" w:name="__Fieldmark__297_362668386"/>
      <w:r>
        <w:rPr>
          <w:rFonts w:cs="Calibri"/>
        </w:rPr>
        <w:t>(Wilson et al., 2006)</w:t>
      </w:r>
      <w:r>
        <w:fldChar w:fldCharType="end"/>
      </w:r>
      <w:bookmarkEnd w:id="12"/>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13" w:name="__Fieldmark__305_362668386"/>
      <w:r>
        <w:rPr>
          <w:rFonts w:cs="Calibri"/>
        </w:rPr>
        <w:t>(Armsworth et al., 2018; Murdoch et al., 2010)</w:t>
      </w:r>
      <w:r>
        <w:fldChar w:fldCharType="end"/>
      </w:r>
      <w:bookmarkEnd w:id="13"/>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14" w:name="__Fieldmark__310_362668386"/>
      <w:r>
        <w:rPr>
          <w:rFonts w:cs="Calibri"/>
        </w:rPr>
        <w:t>(Meir et al., 2004; Wilson et al., 2006)</w:t>
      </w:r>
      <w:r>
        <w:fldChar w:fldCharType="end"/>
      </w:r>
      <w:bookmarkEnd w:id="14"/>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15" w:name="__Fieldmark__315_362668386"/>
      <w:r>
        <w:rPr>
          <w:rFonts w:cs="Calibri"/>
        </w:rPr>
        <w:t>(Fishburn et al., 2013)</w:t>
      </w:r>
      <w:r>
        <w:fldChar w:fldCharType="end"/>
      </w:r>
      <w:bookmarkEnd w:id="15"/>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16" w:name="__Fieldmark__320_362668386"/>
      <w:r>
        <w:rPr>
          <w:rFonts w:cs="Calibri"/>
        </w:rPr>
        <w:t>(Tulloch et al., 2020)</w:t>
      </w:r>
      <w:r>
        <w:fldChar w:fldCharType="end"/>
      </w:r>
      <w:bookmarkEnd w:id="16"/>
      <w:r>
        <w:t xml:space="preserve">. The next question, which is equally important yet largely unanswered, </w:t>
      </w:r>
      <w:r>
        <w:t xml:space="preserve">is </w:t>
      </w:r>
      <w:r w:rsidR="00956B47">
        <w:t xml:space="preserve">that </w:t>
      </w:r>
      <w:r>
        <w:t xml:space="preserve">once </w:t>
      </w:r>
      <w:r>
        <w:t xml:space="preserve">land has been selected or acquired for conservation, how should the authority responsible for its management invest finite conservation resources over the next five, ten, thirty, or fifty years to minimise biodiversity loss?  </w:t>
      </w:r>
    </w:p>
    <w:p w14:paraId="599B3256" w14:textId="77777777" w:rsidR="009F2D18"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17" w:name="__Fieldmark__333_362668386"/>
      <w:r>
        <w:rPr>
          <w:rFonts w:cs="Calibri"/>
        </w:rPr>
        <w:t>(McBride et al., 2007)</w:t>
      </w:r>
      <w:r>
        <w:fldChar w:fldCharType="end"/>
      </w:r>
      <w:bookmarkEnd w:id="17"/>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18" w:name="__Fieldmark__340_362668386"/>
      <w:r>
        <w:rPr>
          <w:rFonts w:cs="Calibri"/>
        </w:rPr>
        <w:t>(McBride et al., 2007)</w:t>
      </w:r>
      <w:r>
        <w:fldChar w:fldCharType="end"/>
      </w:r>
      <w:bookmarkEnd w:id="18"/>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19" w:name="__Fieldmark__347_362668386"/>
      <w:r>
        <w:rPr>
          <w:rFonts w:cs="Calibri"/>
        </w:rPr>
        <w:t>(Lennox and Armsworth, 2011)</w:t>
      </w:r>
      <w:r>
        <w:fldChar w:fldCharType="end"/>
      </w:r>
      <w:bookmarkEnd w:id="19"/>
      <w:r>
        <w:t xml:space="preserve">. Yet the uncertainty surrounding changing social-ecological conditions within a single site or landscape over time, and how this may affect biological resources given different investment strategies by the management authority, has yet to be investigated. </w:t>
      </w:r>
    </w:p>
    <w:p w14:paraId="189F2F27" w14:textId="56E040E8" w:rsidR="002D4DF5" w:rsidRDefault="0089199E">
      <w:r>
        <w:t xml:space="preserve">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0" w:name="__Fieldmark__357_362668386"/>
      <w:r>
        <w:rPr>
          <w:rFonts w:cs="Calibri"/>
        </w:rPr>
        <w:t>(Wittemyer et al., 2008)</w:t>
      </w:r>
      <w:r>
        <w:fldChar w:fldCharType="end"/>
      </w:r>
      <w:bookmarkEnd w:id="20"/>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21" w:name="__Fieldmark__362_362668386"/>
      <w:r>
        <w:rPr>
          <w:rFonts w:cs="Calibri"/>
        </w:rPr>
        <w:t>(Lindsey et al., 2014)</w:t>
      </w:r>
      <w:r>
        <w:fldChar w:fldCharType="end"/>
      </w:r>
      <w:bookmarkEnd w:id="21"/>
      <w:r>
        <w:t xml:space="preserve">. Therefore, understanding how </w:t>
      </w:r>
      <w:r w:rsidR="00192C7B">
        <w:t>the funds available to</w:t>
      </w:r>
      <w:r>
        <w:t xml:space="preserve"> landscape managers</w:t>
      </w:r>
      <w:r w:rsidR="00EE07AB">
        <w:t xml:space="preserve"> to invest</w:t>
      </w:r>
      <w:r w:rsidR="00192C7B">
        <w:t xml:space="preserve"> over multi-decadal timeframes</w:t>
      </w:r>
      <w:r>
        <w:t xml:space="preserve"> affect system dynamics in the context of increasing human pressure and uncertainty will be critical for developing strategies that maximise conservation gains.</w:t>
      </w:r>
      <w:r w:rsidR="00C2025A">
        <w:t xml:space="preserve"> </w:t>
      </w:r>
      <w:r w:rsidR="008A02A8">
        <w:t>I am</w:t>
      </w:r>
      <w:r w:rsidR="00C2025A">
        <w:t xml:space="preserve"> not aware of any previous studies that have investigated the</w:t>
      </w:r>
      <w:r w:rsidR="00EE07AB">
        <w:t xml:space="preserve"> effects of funding cycles and consequent investment strategies by managers </w:t>
      </w:r>
      <w:r w:rsidR="00C2025A">
        <w:t>within social-ecological systems.</w:t>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22" w:name="__Fieldmark__368_362668386"/>
      <w:r>
        <w:rPr>
          <w:rFonts w:cs="Calibri"/>
        </w:rPr>
        <w:t>(Santana et al., 2014)</w:t>
      </w:r>
      <w:r>
        <w:fldChar w:fldCharType="end"/>
      </w:r>
      <w:bookmarkEnd w:id="22"/>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23" w:name="__Fieldmark__380_362668386"/>
      <w:r>
        <w:rPr>
          <w:rFonts w:cs="Calibri"/>
        </w:rPr>
        <w:t>(Mouquet et al., 2015)</w:t>
      </w:r>
      <w:r>
        <w:fldChar w:fldCharType="end"/>
      </w:r>
      <w:bookmarkEnd w:id="23"/>
      <w:r>
        <w:t>. In contrast to empirical studies, simulation modelling offers an analytical environment within which system dynamics can be stress tested without any real-world consequences</w:t>
      </w:r>
      <w:r w:rsidR="003A0878">
        <w:t xml:space="preserve">. </w:t>
      </w:r>
    </w:p>
    <w:p w14:paraId="3B88CE95" w14:textId="52BBCF02" w:rsidR="008A02A8" w:rsidRPr="008A02A8" w:rsidRDefault="00E537F0">
      <w:pPr>
        <w:rPr>
          <w:b/>
          <w:bCs/>
          <w:i/>
          <w:iCs/>
        </w:rPr>
      </w:pPr>
      <w:r>
        <w:rPr>
          <w:b/>
          <w:bCs/>
          <w:i/>
          <w:iCs/>
        </w:rPr>
        <w:t xml:space="preserve">5.2.4. </w:t>
      </w:r>
      <w:r w:rsidR="008A02A8" w:rsidRPr="008A02A8">
        <w:rPr>
          <w:b/>
          <w:bCs/>
          <w:i/>
          <w:iCs/>
        </w:rPr>
        <w:t>Simulation modelling</w:t>
      </w:r>
      <w:r w:rsidR="008A02A8">
        <w:rPr>
          <w:b/>
          <w:bCs/>
          <w:i/>
          <w:iCs/>
        </w:rPr>
        <w:t xml:space="preserve"> for testing social-ecological system dynamics</w:t>
      </w:r>
    </w:p>
    <w:p w14:paraId="2DE09D86" w14:textId="409ACE05"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24" w:name="__Fieldmark__395_362668386"/>
      <w:r>
        <w:rPr>
          <w:rFonts w:cs="Calibri"/>
        </w:rPr>
        <w:t>(</w:t>
      </w:r>
      <w:proofErr w:type="spellStart"/>
      <w:r>
        <w:rPr>
          <w:rFonts w:cs="Calibri"/>
        </w:rPr>
        <w:t>Doak</w:t>
      </w:r>
      <w:proofErr w:type="spellEnd"/>
      <w:r>
        <w:rPr>
          <w:rFonts w:cs="Calibri"/>
        </w:rPr>
        <w:t xml:space="preserve"> and Mills, 1994)</w:t>
      </w:r>
      <w:r>
        <w:fldChar w:fldCharType="end"/>
      </w:r>
      <w:bookmarkEnd w:id="24"/>
      <w:r>
        <w:t xml:space="preserve">. Perhaps borne out of necessity in the past, theoretical models are now seen as important tools for ecologists and </w:t>
      </w:r>
      <w:r>
        <w:lastRenderedPageBreak/>
        <w:t xml:space="preserve">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25" w:name="__Fieldmark__408_362668386"/>
      <w:r>
        <w:rPr>
          <w:rFonts w:cs="Calibri"/>
        </w:rPr>
        <w:t>(Green et al., 2005)</w:t>
      </w:r>
      <w:r>
        <w:fldChar w:fldCharType="end"/>
      </w:r>
      <w:bookmarkEnd w:id="25"/>
      <w:r>
        <w:t xml:space="preserve">. Mathematical models offer the opportunity to take the well-studied component parts of a complex 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26" w:name="__Fieldmark__418_362668386"/>
      <w:r>
        <w:rPr>
          <w:rFonts w:cs="Calibri"/>
        </w:rPr>
        <w:t>(Wilson, 1999)</w:t>
      </w:r>
      <w:r>
        <w:fldChar w:fldCharType="end"/>
      </w:r>
      <w:bookmarkEnd w:id="26"/>
      <w:r>
        <w:t xml:space="preserve">. Such models require complex systems to be carefully simplified so that </w:t>
      </w:r>
      <w:r w:rsidR="00FD5ED5">
        <w:t>hypotheses</w:t>
      </w:r>
      <w:r>
        <w:t xml:space="preserve"> can be tested within a manageable environment whilst ensuring fundamental processes are honoured.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27" w:name="__Fieldmark__467_362668386"/>
      <w:r>
        <w:rPr>
          <w:rFonts w:cs="Calibri"/>
        </w:rPr>
        <w:t>(Berkes et al., 2000)</w:t>
      </w:r>
      <w:r>
        <w:fldChar w:fldCharType="end"/>
      </w:r>
      <w:bookmarkEnd w:id="27"/>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28" w:name="__Fieldmark__477_362668386"/>
      <w:r w:rsidR="00721CB0" w:rsidRPr="00721CB0">
        <w:rPr>
          <w:rFonts w:ascii="Calibri" w:hAnsi="Calibri" w:cs="Calibri"/>
        </w:rPr>
        <w:t>(Bunnefeld et al., 2011; Duthie et al., 2018a)</w:t>
      </w:r>
      <w:r>
        <w:fldChar w:fldCharType="end"/>
      </w:r>
      <w:bookmarkEnd w:id="28"/>
      <w:r>
        <w:t xml:space="preserve">.  </w:t>
      </w:r>
    </w:p>
    <w:p w14:paraId="1D07DF0F" w14:textId="44ADCD32" w:rsidR="002D4DF5" w:rsidRDefault="0089199E">
      <w:r>
        <w:t xml:space="preserve">In this study, </w:t>
      </w:r>
      <w:r w:rsidR="002B0571">
        <w:t>I</w:t>
      </w:r>
      <w:r>
        <w:t xml:space="preserve"> build a widely applicable mechanistic model of a generic conservation landscape and use it to investigate the dynamics between different conservation</w:t>
      </w:r>
      <w:r w:rsidR="002B0571">
        <w:t xml:space="preserve"> funding situations, the resulting</w:t>
      </w:r>
      <w:r>
        <w:t xml:space="preserve"> investment strategies</w:t>
      </w:r>
      <w:r w:rsidR="002B0571">
        <w:t xml:space="preserve"> by landscape managers,</w:t>
      </w:r>
      <w:r>
        <w:t xml:space="preserve"> and forest loss, in the context of increasing human populations over a period of 50 years. </w:t>
      </w:r>
      <w:r w:rsidR="00273E85" w:rsidRPr="00273E85">
        <w:t xml:space="preserve"> </w:t>
      </w:r>
      <w:r w:rsidR="00273E85">
        <w:t xml:space="preserve">We use the GMSE modelling framework </w:t>
      </w:r>
      <w:r w:rsidR="00273E85">
        <w:fldChar w:fldCharType="begin"/>
      </w:r>
      <w:r w:rsidR="00273E85">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273E85">
        <w:fldChar w:fldCharType="separate"/>
      </w:r>
      <w:bookmarkStart w:id="29" w:name="__Fieldmark__499_362668386"/>
      <w:r w:rsidR="00273E85" w:rsidRPr="00721CB0">
        <w:rPr>
          <w:rFonts w:ascii="Calibri" w:hAnsi="Calibri" w:cs="Calibri"/>
        </w:rPr>
        <w:t>(Duthie et al., 2018a)</w:t>
      </w:r>
      <w:r w:rsidR="00273E85">
        <w:fldChar w:fldCharType="end"/>
      </w:r>
      <w:bookmarkEnd w:id="29"/>
      <w:r w:rsidR="00273E85">
        <w:t xml:space="preserve"> to test the effects of five realistic investment s</w:t>
      </w:r>
      <w:r w:rsidR="002B0571">
        <w:t>trategies</w:t>
      </w:r>
      <w:r w:rsidR="00273E85">
        <w:t xml:space="preserve">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w:t>
      </w:r>
      <w:r w:rsidR="00273E85">
        <w:t xml:space="preserve"> </w:t>
      </w:r>
      <w:r>
        <w:t xml:space="preserve">To disentangle and emphasise potential effects of the different investment strategies on forest loss, we simplify the system so that the actions of the human stakeholders are the only factors influencing forest loss, and we push the investment scenarios to their extremes. This modelling framework is generalised in such a way as to be </w:t>
      </w:r>
      <w:r w:rsidR="00273E85">
        <w:t>applicable</w:t>
      </w:r>
      <w:r>
        <w:t xml:space="preserve"> to landscape managers and conservationists around the world who are reliant on non-linear and unpredictable funding </w:t>
      </w:r>
      <w:r w:rsidR="00273E85">
        <w:t>cycles and</w:t>
      </w:r>
      <w:r>
        <w:t xml:space="preserve"> offers theoretical insights into the consequences of the business-as-usual conservation funding mechanisms.  </w:t>
      </w:r>
    </w:p>
    <w:p w14:paraId="5204F536" w14:textId="4788EC1F" w:rsidR="002D4DF5" w:rsidRDefault="00E537F0">
      <w:pPr>
        <w:rPr>
          <w:b/>
          <w:bCs/>
        </w:rPr>
      </w:pPr>
      <w:r>
        <w:rPr>
          <w:b/>
          <w:bCs/>
        </w:rPr>
        <w:t xml:space="preserve">5.3. </w:t>
      </w:r>
      <w:r w:rsidR="0089199E">
        <w:rPr>
          <w:b/>
          <w:bCs/>
        </w:rPr>
        <w:t>M</w:t>
      </w:r>
      <w:r>
        <w:rPr>
          <w:b/>
          <w:bCs/>
        </w:rPr>
        <w:t>ETHODS</w:t>
      </w:r>
    </w:p>
    <w:p w14:paraId="23400800" w14:textId="3F7E3AD0" w:rsidR="002D4DF5" w:rsidRPr="00E537F0" w:rsidRDefault="00E537F0">
      <w:pPr>
        <w:rPr>
          <w:b/>
          <w:bCs/>
          <w:i/>
          <w:iCs/>
        </w:rPr>
      </w:pPr>
      <w:r w:rsidRPr="00E537F0">
        <w:rPr>
          <w:b/>
          <w:bCs/>
          <w:i/>
          <w:iCs/>
        </w:rPr>
        <w:t xml:space="preserve">5.3.1. </w:t>
      </w:r>
      <w:r w:rsidR="0089199E" w:rsidRPr="00E537F0">
        <w:rPr>
          <w:b/>
          <w:bCs/>
          <w:i/>
          <w:iCs/>
        </w:rPr>
        <w:t>GMSE</w:t>
      </w:r>
    </w:p>
    <w:p w14:paraId="415CE87F" w14:textId="3D82A6BB" w:rsidR="00511EA0"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30" w:name="__Fieldmark__518_362668386"/>
      <w:r w:rsidR="00721CB0" w:rsidRPr="00721CB0">
        <w:rPr>
          <w:rFonts w:ascii="Calibri" w:hAnsi="Calibri" w:cs="Calibri"/>
        </w:rPr>
        <w:t>(Duthie et al., 2018a)</w:t>
      </w:r>
      <w:r>
        <w:fldChar w:fldCharType="end"/>
      </w:r>
      <w:bookmarkEnd w:id="30"/>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w:t>
      </w:r>
      <w:r w:rsidR="00420BFE">
        <w:t>5.</w:t>
      </w:r>
      <w:r>
        <w:t>1).</w:t>
      </w:r>
      <w:r w:rsidR="00BC3488">
        <w:t xml:space="preserve"> The individual actors (manager, users, resources) are </w:t>
      </w:r>
      <w:r w:rsidR="00BC3488">
        <w:t>discrete</w:t>
      </w:r>
      <w:r w:rsidR="00280900">
        <w:t>,</w:t>
      </w:r>
      <w:r w:rsidR="00BC3488">
        <w:t xml:space="preserve"> </w:t>
      </w:r>
      <w:r w:rsidR="00BC3488">
        <w:t xml:space="preserve">and events </w:t>
      </w:r>
      <w:r w:rsidR="00511EA0">
        <w:t>i</w:t>
      </w:r>
      <w:r w:rsidR="00BC3488">
        <w:t>n the landscape are probabilistic, thus introducing stochasticity.</w:t>
      </w:r>
      <w:r>
        <w:t xml:space="preserve"> </w:t>
      </w:r>
    </w:p>
    <w:p w14:paraId="6A7FAF08" w14:textId="4C9C5B41" w:rsidR="002D4DF5" w:rsidRDefault="0089199E">
      <w:r>
        <w:lastRenderedPageBreak/>
        <w:t xml:space="preserve">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w:t>
      </w:r>
      <w:r w:rsidR="00BC3488">
        <w:t>.</w:t>
      </w:r>
      <w:r>
        <w:t xml:space="preserve">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w:t>
      </w:r>
      <w:r w:rsidR="000E292C">
        <w:t xml:space="preserve"> resources on</w:t>
      </w:r>
      <w:r>
        <w:t xml:space="preserve"> the landscape cell (e.g., if they choose to scare, forcing </w:t>
      </w:r>
      <w:r w:rsidR="000E292C">
        <w:t xml:space="preserve">some </w:t>
      </w:r>
      <w:r>
        <w:t xml:space="preserve">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see Duthie et al (2018) and the documentation for the GMSE R package.</w:t>
      </w:r>
    </w:p>
    <w:p w14:paraId="3F6AA73D" w14:textId="44583DDE" w:rsidR="002D4DF5" w:rsidRDefault="0089199E">
      <w:r>
        <w:t xml:space="preserve">The primary approach to altering system dynamics is via the manager and user budgets. </w:t>
      </w:r>
      <w:r w:rsidR="00BC3488">
        <w:t xml:space="preserve">The relative power between the manager and the </w:t>
      </w:r>
      <w:r w:rsidR="00BC3488">
        <w:t xml:space="preserve">users is </w:t>
      </w:r>
      <w:r w:rsidR="00387B24">
        <w:t xml:space="preserve">largely </w:t>
      </w:r>
      <w:r w:rsidR="00BC3488">
        <w:t xml:space="preserve">driven </w:t>
      </w:r>
      <w:r w:rsidR="00BC3488">
        <w:t>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31" w:name="__Fieldmark__538_362668386"/>
      <w:r w:rsidR="00721CB0" w:rsidRPr="00721CB0">
        <w:rPr>
          <w:rFonts w:ascii="Calibri" w:hAnsi="Calibri" w:cs="Calibri"/>
        </w:rPr>
        <w:t>(Cusack et al., 2020; Duthie et al., 2018a; Nilsson et al., 2021)</w:t>
      </w:r>
      <w:r>
        <w:fldChar w:fldCharType="end"/>
      </w:r>
      <w:bookmarkEnd w:id="31"/>
      <w:r>
        <w:t xml:space="preserve">. </w:t>
      </w:r>
    </w:p>
    <w:p w14:paraId="799EA71F" w14:textId="18E6ED89" w:rsidR="002D4DF5" w:rsidRPr="00E537F0" w:rsidRDefault="00E537F0">
      <w:pPr>
        <w:rPr>
          <w:b/>
          <w:bCs/>
        </w:rPr>
      </w:pPr>
      <w:r w:rsidRPr="00E537F0">
        <w:rPr>
          <w:b/>
          <w:bCs/>
          <w:i/>
          <w:iCs/>
        </w:rPr>
        <w:t xml:space="preserve">5.3.2. </w:t>
      </w:r>
      <w:r w:rsidR="0089199E" w:rsidRPr="00E537F0">
        <w:rPr>
          <w:b/>
          <w:bCs/>
          <w:i/>
          <w:iCs/>
        </w:rPr>
        <w:t>Genetic algorithm (GA)</w:t>
      </w:r>
    </w:p>
    <w:p w14:paraId="195406C1" w14:textId="30FE0073" w:rsidR="009C2BD9"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w:t>
      </w:r>
      <w:r w:rsidR="00420BFE">
        <w:t>5.</w:t>
      </w:r>
      <w:r w:rsidR="00A30475">
        <w:t>1). The first iteration initialises many</w:t>
      </w:r>
      <w:r>
        <w:t xml:space="preserve"> possible strategies</w:t>
      </w:r>
      <w:r w:rsidR="00A30475">
        <w:t>, followed by a process of</w:t>
      </w:r>
      <w:r>
        <w:t xml:space="preserve"> cross-over and mutation</w:t>
      </w:r>
      <w:r w:rsidR="00B5006E">
        <w:t xml:space="preserve"> (mixing of strategies, and generation of alternate strategies)</w:t>
      </w:r>
      <w:r>
        <w:t xml:space="preserve"> between the initialised strategies, ensuring that budgets are not exceeded. </w:t>
      </w:r>
      <w:r w:rsidR="00A30475">
        <w:t>High fitness 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w:t>
      </w:r>
      <w:r w:rsidR="0082158D">
        <w:t xml:space="preserve">The fitness functions for manger and users </w:t>
      </w:r>
      <w:r w:rsidR="00C77F8E">
        <w:t>rank different strategies based on their predicted effect on the resource population (for the manager), and</w:t>
      </w:r>
      <w:r w:rsidR="009C2BD9">
        <w:t xml:space="preserve"> an individual’s</w:t>
      </w:r>
      <w:r w:rsidR="00C77F8E">
        <w:t xml:space="preserve"> landscape yield (for the users).</w:t>
      </w:r>
      <w:r w:rsidR="0082158D">
        <w:t xml:space="preserve"> </w:t>
      </w:r>
    </w:p>
    <w:p w14:paraId="567E59E7" w14:textId="1B835B58" w:rsidR="002D4DF5" w:rsidRDefault="008D6134">
      <w:r>
        <w:t>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t>.</w:t>
      </w:r>
      <w:r w:rsidR="0089199E">
        <w:t xml:space="preserve"> This process results in adaptive, but not necessarily optimal, strategies for the manager and the users. The GA takes the manager’s budget constraints, user </w:t>
      </w:r>
      <w:r w:rsidR="0089199E">
        <w:lastRenderedPageBreak/>
        <w:t>action histories, and the predicted consequences of each action on the resource population and</w:t>
      </w:r>
      <w:r w:rsidR="00721CB0">
        <w:t xml:space="preserve"> uses the process described above to</w:t>
      </w:r>
      <w:r w:rsidR="0089199E">
        <w:t xml:space="preserve"> develop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663157E0" w14:textId="77777777" w:rsidR="003517F0" w:rsidRDefault="003517F0"/>
    <w:p w14:paraId="484BE6AF" w14:textId="5AF950F5" w:rsidR="002D4DF5" w:rsidRDefault="00B82ABF">
      <w:pPr>
        <w:rPr>
          <w:i/>
          <w:iCs/>
        </w:rPr>
      </w:pPr>
      <w:r>
        <w:rPr>
          <w:noProof/>
        </w:rPr>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970511" cy="3579883"/>
                    </a:xfrm>
                    <a:prstGeom prst="rect">
                      <a:avLst/>
                    </a:prstGeom>
                  </pic:spPr>
                </pic:pic>
              </a:graphicData>
            </a:graphic>
          </wp:inline>
        </w:drawing>
      </w:r>
    </w:p>
    <w:p w14:paraId="22DD9367" w14:textId="50FF8976" w:rsidR="002D4DF5" w:rsidRPr="00F30A4A" w:rsidRDefault="0089199E">
      <w:pPr>
        <w:rPr>
          <w:b/>
          <w:bCs/>
        </w:rPr>
      </w:pPr>
      <w:r w:rsidRPr="00F30A4A">
        <w:rPr>
          <w:b/>
          <w:bCs/>
        </w:rPr>
        <w:t xml:space="preserve">Figure </w:t>
      </w:r>
      <w:r w:rsidR="00F30A4A" w:rsidRPr="00F30A4A">
        <w:rPr>
          <w:b/>
          <w:bCs/>
        </w:rPr>
        <w:t>5.</w:t>
      </w:r>
      <w:r w:rsidRPr="00F30A4A">
        <w:rPr>
          <w:b/>
          <w:bCs/>
        </w:rPr>
        <w:t xml:space="preserve">1. </w:t>
      </w:r>
      <w:bookmarkStart w:id="32" w:name="_Hlk95543462"/>
      <w:r w:rsidRPr="00F30A4A">
        <w:rPr>
          <w:b/>
          <w:bCs/>
        </w:rPr>
        <w:t xml:space="preserve">Conceptual flow diagram showing the four </w:t>
      </w:r>
      <w:proofErr w:type="spellStart"/>
      <w:r w:rsidRPr="00F30A4A">
        <w:rPr>
          <w:b/>
          <w:bCs/>
        </w:rPr>
        <w:t>submodels</w:t>
      </w:r>
      <w:proofErr w:type="spellEnd"/>
      <w:r w:rsidRPr="00F30A4A">
        <w:rPr>
          <w:b/>
          <w:bCs/>
        </w:rPr>
        <w:t xml:space="preserve"> and the genetic algorithm, and how they interact in a single time step in GMSE. </w:t>
      </w:r>
      <w:bookmarkEnd w:id="32"/>
      <w:r w:rsidR="00B82ABF" w:rsidRPr="00F30A4A">
        <w:rPr>
          <w:b/>
          <w:bCs/>
        </w:rPr>
        <w:t xml:space="preserve">Adapted </w:t>
      </w:r>
      <w:r w:rsidRPr="00F30A4A">
        <w:rPr>
          <w:b/>
          <w:bCs/>
        </w:rPr>
        <w:t>from Duthie et al., (2018).</w:t>
      </w:r>
    </w:p>
    <w:p w14:paraId="296CA95E" w14:textId="77777777" w:rsidR="002D4DF5" w:rsidRDefault="002D4DF5">
      <w:pPr>
        <w:rPr>
          <w:b/>
          <w:bCs/>
          <w:sz w:val="18"/>
          <w:szCs w:val="18"/>
        </w:rPr>
      </w:pPr>
    </w:p>
    <w:p w14:paraId="48AA318C" w14:textId="1F04511E" w:rsidR="002D4DF5" w:rsidRPr="00E537F0" w:rsidRDefault="00E537F0">
      <w:pPr>
        <w:rPr>
          <w:b/>
          <w:bCs/>
          <w:i/>
          <w:iCs/>
        </w:rPr>
      </w:pPr>
      <w:r w:rsidRPr="00E537F0">
        <w:rPr>
          <w:b/>
          <w:bCs/>
          <w:i/>
          <w:iCs/>
        </w:rPr>
        <w:t xml:space="preserve">5.3.3. </w:t>
      </w:r>
      <w:r w:rsidR="0089199E" w:rsidRPr="00E537F0">
        <w:rPr>
          <w:b/>
          <w:bCs/>
          <w:i/>
          <w:iCs/>
        </w:rPr>
        <w:t>Model parameterisation</w:t>
      </w:r>
    </w:p>
    <w:p w14:paraId="443B9CC1" w14:textId="1171F2A3" w:rsidR="002D4DF5" w:rsidRPr="00E537F0" w:rsidRDefault="00E537F0">
      <w:pPr>
        <w:rPr>
          <w:i/>
          <w:iCs/>
        </w:rPr>
      </w:pPr>
      <w:r w:rsidRPr="00E537F0">
        <w:rPr>
          <w:i/>
          <w:iCs/>
        </w:rPr>
        <w:t xml:space="preserve">5.3.3.1. </w:t>
      </w:r>
      <w:r w:rsidR="0089199E" w:rsidRPr="00E537F0">
        <w:rPr>
          <w:i/>
          <w:iCs/>
        </w:rPr>
        <w:t>Landscape</w:t>
      </w:r>
    </w:p>
    <w:p w14:paraId="3DF96A3C" w14:textId="08E67B6F" w:rsidR="002D4DF5" w:rsidRDefault="0089199E">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of which had an </w:t>
      </w:r>
      <w:r w:rsidR="003517F0">
        <w:t xml:space="preserve">approximately </w:t>
      </w:r>
      <w:r>
        <w:t>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246D5CA3" w14:textId="2DC9C578" w:rsidR="002D4DF5" w:rsidRPr="00E537F0" w:rsidRDefault="00E537F0">
      <w:pPr>
        <w:rPr>
          <w:i/>
          <w:iCs/>
        </w:rPr>
      </w:pPr>
      <w:r>
        <w:rPr>
          <w:i/>
          <w:iCs/>
        </w:rPr>
        <w:lastRenderedPageBreak/>
        <w:t xml:space="preserve">5.3.3.2. </w:t>
      </w:r>
      <w:r w:rsidR="0089199E" w:rsidRPr="00E537F0">
        <w:rPr>
          <w:i/>
          <w:iCs/>
        </w:rPr>
        <w:t xml:space="preserve">Resource population </w:t>
      </w:r>
    </w:p>
    <w:p w14:paraId="0C542AC1" w14:textId="77777777" w:rsidR="009C2BD9" w:rsidRDefault="0089199E">
      <w:r>
        <w:t>The flexibility of GMSE allows for the biological resource to represent a population of a wide range of taxa. In this study</w:t>
      </w:r>
      <w:r w:rsidR="000E292C">
        <w:t>,</w:t>
      </w:r>
      <w:r>
        <w:t xml:space="preserve">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w:t>
      </w:r>
    </w:p>
    <w:p w14:paraId="12878EB7" w14:textId="4793CE0A" w:rsidR="002D4DF5" w:rsidRDefault="0089199E">
      <w:r>
        <w:t>Trees were randomly distributed across the landscape</w:t>
      </w:r>
      <w:r w:rsidR="00B82ABF">
        <w:t xml:space="preserve"> (with multiple trees allowed on any given cell)</w:t>
      </w:r>
      <w:r>
        <w:t xml:space="preserv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w:t>
      </w:r>
      <w:r w:rsidR="009143EA">
        <w:t xml:space="preserve"> </w:t>
      </w:r>
      <m:oMath>
        <m:sSub>
          <m:sSubPr>
            <m:ctrlPr>
              <w:rPr>
                <w:rFonts w:ascii="Cambria Math" w:hAnsi="Cambria Math"/>
                <w:i/>
              </w:rPr>
            </m:ctrlPr>
          </m:sSubPr>
          <m:e>
            <m:r>
              <w:rPr>
                <w:rFonts w:ascii="Cambria Math" w:hAnsi="Cambria Math"/>
              </w:rPr>
              <m:t>Y</m:t>
            </m:r>
          </m:e>
          <m:sub>
            <m:r>
              <w:rPr>
                <w:rFonts w:ascii="Cambria Math" w:hAnsi="Cambria Math"/>
              </w:rPr>
              <m:t>r</m:t>
            </m:r>
          </m:sub>
        </m:sSub>
      </m:oMath>
      <w:r w:rsidR="009143EA" w:rsidRPr="009143EA">
        <w:t xml:space="preserve"> =</w:t>
      </w:r>
      <w:r>
        <w:t xml:space="preserve"> 8%, with the cumulative reduction in yield governed by the exponential function:</w:t>
      </w:r>
    </w:p>
    <w:p w14:paraId="757AD07A" w14:textId="2ABC61EA"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r</m:t>
                    </m:r>
                  </m:sub>
                </m:sSub>
              </m:e>
            </m:d>
          </m:e>
          <m:sup>
            <m:sSub>
              <m:sSubPr>
                <m:ctrlPr>
                  <w:rPr>
                    <w:rFonts w:ascii="Cambria Math" w:hAnsi="Cambria Math"/>
                    <w:i/>
                  </w:rPr>
                </m:ctrlPr>
              </m:sSubPr>
              <m:e>
                <m:r>
                  <w:rPr>
                    <w:rFonts w:ascii="Cambria Math" w:hAnsi="Cambria Math"/>
                  </w:rPr>
                  <m:t>R</m:t>
                </m:r>
              </m:e>
              <m:sub>
                <m:r>
                  <w:rPr>
                    <w:rFonts w:ascii="Cambria Math" w:hAnsi="Cambria Math"/>
                  </w:rPr>
                  <m:t>T</m:t>
                </m:r>
              </m:sub>
            </m:sSub>
          </m:sup>
        </m:sSup>
      </m:oMath>
      <w:r>
        <w:t xml:space="preserve"> </w:t>
      </w:r>
    </w:p>
    <w:p w14:paraId="039CDBE6" w14:textId="32702F0F" w:rsidR="002D4DF5" w:rsidRDefault="0089199E">
      <w:r>
        <w:t xml:space="preserve">Where </w:t>
      </w:r>
      <m:oMath>
        <m:r>
          <w:rPr>
            <w:rFonts w:ascii="Cambria Math" w:hAnsi="Cambria Math"/>
          </w:rPr>
          <m:t>y</m:t>
        </m:r>
      </m:oMath>
      <w:r>
        <w:t xml:space="preserve"> is the yield of the cell when trees are present</w:t>
      </w:r>
      <w:r w:rsidR="009143EA">
        <w:t xml:space="preserve"> </w:t>
      </w:r>
      <w:r>
        <w:t xml:space="preserve">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number of trees remaining on the </w:t>
      </w:r>
      <w:proofErr w:type="gramStart"/>
      <w:r>
        <w:t>cell.</w:t>
      </w:r>
      <w:proofErr w:type="gramEnd"/>
      <w:r>
        <w:t xml:space="preserve"> Therefore, if there are 50 trees on a given cell, the cell’s yield is 1.5% of the total possible yield. If there are 25 trees remaining on a given cell then the cell’s yield increases to 12.4%, and so on. </w:t>
      </w:r>
    </w:p>
    <w:p w14:paraId="33ACB888" w14:textId="1CF906B7" w:rsidR="002D4DF5" w:rsidRPr="00E537F0" w:rsidRDefault="00E537F0">
      <w:pPr>
        <w:rPr>
          <w:i/>
          <w:iCs/>
        </w:rPr>
      </w:pPr>
      <w:r>
        <w:rPr>
          <w:i/>
          <w:iCs/>
        </w:rPr>
        <w:t xml:space="preserve">5.3.3.3. </w:t>
      </w:r>
      <w:r w:rsidR="0089199E" w:rsidRPr="00E537F0">
        <w:rPr>
          <w:i/>
          <w:iCs/>
        </w:rPr>
        <w:t>Users</w:t>
      </w:r>
    </w:p>
    <w:p w14:paraId="4FED18C4" w14:textId="77777777" w:rsidR="009C2BD9"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p>
    <w:p w14:paraId="0430192B" w14:textId="6BCC6AE7" w:rsidR="002D4DF5" w:rsidRDefault="0089199E">
      <w:r>
        <w:t>The only actions the users were permitted to take were 1) tend crops, and 2) fell trees. The decision about which action to take in each time step was governed by trade-offs in cost versus benefit (computed within the GA</w:t>
      </w:r>
      <w:r w:rsidR="003517F0">
        <w:t>, see above</w:t>
      </w:r>
      <w:r>
        <w:t xml:space="preserve">). The parameter </w:t>
      </w:r>
      <w:r w:rsidR="009143EA">
        <w:t>that</w:t>
      </w:r>
      <w:r>
        <w:t xml:space="preserve">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w:t>
      </w:r>
      <w:r w:rsidR="00420BFE">
        <w:t>5.</w:t>
      </w:r>
      <w:r>
        <w:t>1 to S</w:t>
      </w:r>
      <w:r w:rsidR="00420BFE">
        <w:t>5.4</w:t>
      </w:r>
      <w:r>
        <w:t xml:space="preserve">), with the final values chosen to deliberately ensure that felling trees would have a much higher positive effect on yield than simply tending crops. This was both to reflect the fact that in the real world expanding agricultural </w:t>
      </w:r>
      <w:r>
        <w:lastRenderedPageBreak/>
        <w:t>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447813A0" w:rsidR="002D4DF5" w:rsidRPr="00F01069" w:rsidRDefault="00F01069">
      <w:pPr>
        <w:rPr>
          <w:i/>
          <w:iCs/>
        </w:rPr>
      </w:pPr>
      <w:r>
        <w:rPr>
          <w:i/>
          <w:iCs/>
        </w:rPr>
        <w:t xml:space="preserve">5.3.3.4. </w:t>
      </w:r>
      <w:r w:rsidR="0089199E" w:rsidRPr="00F01069">
        <w:rPr>
          <w:i/>
          <w:iCs/>
        </w:rPr>
        <w:t>Manager</w:t>
      </w:r>
    </w:p>
    <w:p w14:paraId="7233BF3C" w14:textId="77777777" w:rsidR="009C2BD9" w:rsidRDefault="0089199E">
      <w:r>
        <w:t>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w:t>
      </w:r>
      <w:r w:rsidR="009143EA">
        <w:t>,</w:t>
      </w:r>
      <w:r>
        <w:t xml:space="preserve"> which contains both forest and local communities. </w:t>
      </w:r>
    </w:p>
    <w:p w14:paraId="3C84D9B4" w14:textId="55DBF430" w:rsidR="002D4DF5" w:rsidRDefault="0089199E">
      <w:r>
        <w:t xml:space="preserve">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plausible that </w:t>
      </w:r>
      <w:r w:rsidR="003517F0">
        <w:t>a</w:t>
      </w:r>
      <w:r>
        <w:t xml:space="preserve"> manager has near-perfect deforestation detection over a landscape. </w:t>
      </w:r>
    </w:p>
    <w:p w14:paraId="4FA093D9" w14:textId="1BB0E6BD" w:rsidR="002D4DF5" w:rsidRPr="00F01069" w:rsidRDefault="00F01069">
      <w:pPr>
        <w:rPr>
          <w:b/>
          <w:bCs/>
          <w:i/>
          <w:iCs/>
        </w:rPr>
      </w:pPr>
      <w:r w:rsidRPr="00F01069">
        <w:rPr>
          <w:b/>
          <w:bCs/>
          <w:i/>
          <w:iCs/>
        </w:rPr>
        <w:t xml:space="preserve">5.3.4. </w:t>
      </w:r>
      <w:r w:rsidR="0089199E" w:rsidRPr="00F01069">
        <w:rPr>
          <w:b/>
          <w:bCs/>
          <w:i/>
          <w:iCs/>
        </w:rPr>
        <w:t xml:space="preserve">Scenarios </w:t>
      </w:r>
    </w:p>
    <w:p w14:paraId="125FB169" w14:textId="4B7EDF3A" w:rsidR="009C2BD9" w:rsidRDefault="0089199E">
      <w:r>
        <w:t xml:space="preserve">We designed 5 scenarios with dynamic manager budgets that simulated different funding regimes that a manager or authority with responsibility over a conservation landscape may encounter in the real world (Table </w:t>
      </w:r>
      <w:r w:rsidR="00420BFE">
        <w:t>5.</w:t>
      </w:r>
      <w:r>
        <w:t xml:space="preserve">1, Figure </w:t>
      </w:r>
      <w:r w:rsidR="00420BFE">
        <w:t>5.</w:t>
      </w:r>
      <w:r>
        <w:t>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w:t>
      </w:r>
      <w:r w:rsidR="00420BFE">
        <w:t>5.5</w:t>
      </w:r>
      <w:r>
        <w:t xml:space="preserve"> to S</w:t>
      </w:r>
      <w:r w:rsidR="00420BFE">
        <w:t>5.7</w:t>
      </w:r>
      <w:r>
        <w:t>).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w:t>
      </w:r>
    </w:p>
    <w:p w14:paraId="5E54D448" w14:textId="75DA1E4C" w:rsidR="002D4DF5" w:rsidRDefault="0089199E">
      <w:r>
        <w:t xml:space="preserve">For all scenarios, we ensured that the total cumulative budget for the manager was equal across all scenarios (Table </w:t>
      </w:r>
      <w:r w:rsidR="00D247E2">
        <w:t>5.</w:t>
      </w:r>
      <w:r>
        <w:t>1). This was to eliminate the possibility of one scenario outperforming another simply because the manager had access to a greater total budget over the simulation period. In all scenarios</w:t>
      </w:r>
      <w:r w:rsidR="00793FF2">
        <w:t>,</w:t>
      </w:r>
      <w:r>
        <w:t xml:space="preserve"> we assumed the same level of human population increase over time, and so for each scenario the user budget increases linearly with the same starting point and slope (Table </w:t>
      </w:r>
      <w:r w:rsidR="00420BFE">
        <w:t>5.</w:t>
      </w:r>
      <w:r>
        <w:t xml:space="preserve">1, Figure </w:t>
      </w:r>
      <w:r w:rsidR="00420BFE">
        <w:t>5.</w:t>
      </w:r>
      <w:r>
        <w:t xml:space="preserve">2). The absolute values for the user budget are arbitrary and can be set in such a way as to meet the objectives of the study. We tested various starting values and slopes for the user budget, </w:t>
      </w:r>
      <w:r>
        <w:lastRenderedPageBreak/>
        <w:t xml:space="preserve">increasing the parameter values until the absolute number of trees felled was sufficient to see clear differences between scenarios. </w:t>
      </w:r>
    </w:p>
    <w:p w14:paraId="7760AFEF" w14:textId="48C2857C" w:rsidR="002D4DF5" w:rsidRDefault="0089199E">
      <w:r>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33" w:name="__Fieldmark__610_362668386"/>
      <w:r w:rsidR="00721CB0" w:rsidRPr="00721CB0">
        <w:rPr>
          <w:rFonts w:ascii="Calibri" w:hAnsi="Calibri" w:cs="Calibri"/>
        </w:rPr>
        <w:t>(Duthie et al., 2018a)</w:t>
      </w:r>
      <w:r>
        <w:fldChar w:fldCharType="end"/>
      </w:r>
      <w:bookmarkEnd w:id="33"/>
      <w:r>
        <w:t xml:space="preserve">. Therefore, equal budgets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34" w:name="__Fieldmark__617_362668386"/>
      <w:r>
        <w:rPr>
          <w:rFonts w:cs="Calibri"/>
        </w:rPr>
        <w:t>(v4.0.4, R Core Team, 2021)</w:t>
      </w:r>
      <w:r>
        <w:fldChar w:fldCharType="end"/>
      </w:r>
      <w:bookmarkEnd w:id="34"/>
      <w:r>
        <w:t xml:space="preserve">. Relevant parameter values used in the simulations can be seen in the Supporting Information (section 3). </w:t>
      </w:r>
    </w:p>
    <w:p w14:paraId="68288F7F" w14:textId="4E40A33C" w:rsidR="002D4DF5" w:rsidRPr="00F01069" w:rsidRDefault="00F01069">
      <w:pPr>
        <w:rPr>
          <w:i/>
          <w:iCs/>
        </w:rPr>
      </w:pPr>
      <w:r>
        <w:rPr>
          <w:i/>
          <w:iCs/>
        </w:rPr>
        <w:t xml:space="preserve">5.3.4.1. </w:t>
      </w:r>
      <w:r w:rsidR="0089199E" w:rsidRPr="00F01069">
        <w:rPr>
          <w:i/>
          <w:iCs/>
        </w:rPr>
        <w:t>Scenario 1</w:t>
      </w:r>
    </w:p>
    <w:p w14:paraId="7715F112" w14:textId="45491F11" w:rsidR="002D4DF5" w:rsidRDefault="0089199E">
      <w:r>
        <w:t xml:space="preserve">This scenario assumed that the manager budget does not change over the simulation period (Figure </w:t>
      </w:r>
      <w:r w:rsidR="00420BFE">
        <w:t>5.</w:t>
      </w:r>
      <w:r>
        <w:t xml:space="preserve">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289A9A40" w:rsidR="002D4DF5" w:rsidRPr="00F01069" w:rsidRDefault="00F01069">
      <w:pPr>
        <w:rPr>
          <w:i/>
          <w:iCs/>
        </w:rPr>
      </w:pPr>
      <w:r>
        <w:rPr>
          <w:i/>
          <w:iCs/>
        </w:rPr>
        <w:t xml:space="preserve">5.3.4.2. </w:t>
      </w:r>
      <w:r w:rsidR="0089199E" w:rsidRPr="00F01069">
        <w:rPr>
          <w:i/>
          <w:iCs/>
        </w:rPr>
        <w:t>Scenario 2</w:t>
      </w:r>
    </w:p>
    <w:p w14:paraId="45E0743D" w14:textId="19B79D5F" w:rsidR="002D4DF5" w:rsidRDefault="0089199E">
      <w:r>
        <w:t xml:space="preserve">This scenario assumed that the budget available to the manager starts low but increases with increasing pressure on the landscape (Figure </w:t>
      </w:r>
      <w:r w:rsidR="00D247E2">
        <w:t>5.</w:t>
      </w:r>
      <w:r>
        <w:t>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r w:rsidR="00B8415A">
        <w:t xml:space="preserve"> (Table </w:t>
      </w:r>
      <w:r w:rsidR="00D247E2">
        <w:t>5.</w:t>
      </w:r>
      <w:r w:rsidR="00B8415A">
        <w:t>1)</w:t>
      </w:r>
      <w:r>
        <w:t>.</w:t>
      </w:r>
    </w:p>
    <w:p w14:paraId="4ED81064" w14:textId="5D3A6716" w:rsidR="002D4DF5" w:rsidRPr="00F01069" w:rsidRDefault="00F01069">
      <w:pPr>
        <w:rPr>
          <w:i/>
          <w:iCs/>
        </w:rPr>
      </w:pPr>
      <w:r>
        <w:rPr>
          <w:i/>
          <w:iCs/>
        </w:rPr>
        <w:t xml:space="preserve">5.3.4.3. </w:t>
      </w:r>
      <w:r w:rsidR="0089199E" w:rsidRPr="00F01069">
        <w:rPr>
          <w:i/>
          <w:iCs/>
        </w:rPr>
        <w:t>Scenario 3</w:t>
      </w:r>
    </w:p>
    <w:p w14:paraId="75573C90" w14:textId="106070A3" w:rsidR="005E13B1" w:rsidRDefault="0089199E">
      <w:r>
        <w:t xml:space="preserve">This scenario assumed that the budget available to the manager increases and decreases in a regular and predictable way, regardless of the changing pressure on the landscape (Figure </w:t>
      </w:r>
      <w:r w:rsidR="00D247E2">
        <w:t>5.</w:t>
      </w:r>
      <w:r>
        <w:t>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67DC1EB0" w:rsidR="002D4DF5" w:rsidRPr="00407D32" w:rsidRDefault="00793FF2">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68CF53AA" w:rsidR="002D4DF5" w:rsidRDefault="0089199E">
      <w:r>
        <w:t xml:space="preserve">Where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t xml:space="preserve"> is a vector of resulting manager budget values, and </w:t>
      </w:r>
      <w:r>
        <w:rPr>
          <w:i/>
          <w:iCs/>
        </w:rPr>
        <w:t>t</w:t>
      </w:r>
      <w:r>
        <w:t xml:space="preserve"> is a vector of time steps </w:t>
      </w:r>
      <w:r w:rsidR="00793FF2">
        <w:t xml:space="preserve">(1, 2, …, 49, </w:t>
      </w:r>
      <w:proofErr w:type="gramStart"/>
      <w:r w:rsidR="00793FF2">
        <w:t>50)</w:t>
      </w:r>
      <w:r>
        <w:t>.</w:t>
      </w:r>
      <w:proofErr w:type="gramEnd"/>
    </w:p>
    <w:p w14:paraId="1ED05D10" w14:textId="533C3BD4" w:rsidR="002D4DF5" w:rsidRPr="00F01069" w:rsidRDefault="00F01069">
      <w:pPr>
        <w:rPr>
          <w:i/>
          <w:iCs/>
        </w:rPr>
      </w:pPr>
      <w:r>
        <w:rPr>
          <w:i/>
          <w:iCs/>
        </w:rPr>
        <w:t xml:space="preserve">5.3.4.4. </w:t>
      </w:r>
      <w:r w:rsidR="0089199E" w:rsidRPr="00F01069">
        <w:rPr>
          <w:i/>
          <w:iCs/>
        </w:rPr>
        <w:t>Scenario 4</w:t>
      </w:r>
    </w:p>
    <w:p w14:paraId="379FD7F5" w14:textId="60BE4E9E" w:rsidR="00407D32" w:rsidRDefault="0089199E" w:rsidP="00D50C48">
      <w:r>
        <w:lastRenderedPageBreak/>
        <w:t xml:space="preserve">This scenario assumed that the budget available to the manager increased and decreased in unpredictable and irregular ways (Figure </w:t>
      </w:r>
      <w:r w:rsidR="00D247E2">
        <w:t>5.</w:t>
      </w:r>
      <w:r>
        <w:t>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w:t>
      </w:r>
      <w:r w:rsidR="002C7AE9">
        <w:t xml:space="preserve"> used a Fourier series approach to create irregular curves by </w:t>
      </w:r>
      <w:r w:rsidR="00B8415A">
        <w:t>summing multiple</w:t>
      </w:r>
      <w:r w:rsidR="002C7AE9">
        <w:t xml:space="preserve"> sine waves of different</w:t>
      </w:r>
      <w:r w:rsidR="00AA1760">
        <w:t xml:space="preserve"> </w:t>
      </w:r>
      <w:r w:rsidR="002C7AE9">
        <w:t>frequency</w:t>
      </w:r>
      <w:r w:rsidR="00D84DC6">
        <w:t xml:space="preserve"> </w:t>
      </w:r>
      <w:r w:rsidR="00D84DC6" w:rsidRPr="00D84DC6">
        <w:t>(</w:t>
      </w:r>
      <m:oMath>
        <m:r>
          <w:rPr>
            <w:rFonts w:ascii="Cambria Math" w:hAnsi="Cambria Math"/>
          </w:rPr>
          <m:t>f</m:t>
        </m:r>
      </m:oMath>
      <w:r w:rsidR="00D84DC6" w:rsidRPr="00D84DC6">
        <w:t>)</w:t>
      </w:r>
      <w:r w:rsidR="002C7AE9">
        <w:t>, delay</w:t>
      </w:r>
      <w:r w:rsidR="00D84DC6">
        <w:t xml:space="preserve"> </w:t>
      </w:r>
      <w:r w:rsidR="00D84DC6" w:rsidRPr="00D84DC6">
        <w:t>(</w:t>
      </w:r>
      <m:oMath>
        <m:r>
          <w:rPr>
            <w:rFonts w:ascii="Cambria Math" w:hAnsi="Cambria Math"/>
          </w:rPr>
          <m:t>φ</m:t>
        </m:r>
      </m:oMath>
      <w:r w:rsidR="00D84DC6" w:rsidRPr="00D84DC6">
        <w:t>)</w:t>
      </w:r>
      <w:r w:rsidR="002C7AE9">
        <w:t>, and strength</w:t>
      </w:r>
      <w:r w:rsidR="00D84DC6">
        <w:t xml:space="preserve"> </w:t>
      </w:r>
      <w:r w:rsidR="00D84DC6" w:rsidRPr="00D84DC6">
        <w:t>(</w:t>
      </w:r>
      <m:oMath>
        <m:r>
          <w:rPr>
            <w:rFonts w:ascii="Cambria Math" w:hAnsi="Cambria Math"/>
          </w:rPr>
          <m:t>A</m:t>
        </m:r>
      </m:oMath>
      <w:r w:rsidR="00D84DC6" w:rsidRPr="00D84DC6">
        <w:t>)</w:t>
      </w:r>
      <w:r w:rsidR="002C7AE9">
        <w:t>. We</w:t>
      </w:r>
      <w:r>
        <w:t xml:space="preserve"> produced three sine waves</w:t>
      </w:r>
      <w:r w:rsidR="002C7AE9">
        <w:t xml:space="preserve"> for each replicate simulation</w:t>
      </w:r>
      <w:r>
        <w:t xml:space="preserve"> by randomly sampling values</w:t>
      </w:r>
      <w:r w:rsidR="00FF7073">
        <w:t xml:space="preserve"> for the above parameters (Supporting Information</w:t>
      </w:r>
      <w:r w:rsidR="00407D32">
        <w:t xml:space="preserve">). </w:t>
      </w:r>
      <w:r>
        <w:t xml:space="preserve">The three sine waves were </w:t>
      </w:r>
      <w:r w:rsidR="00407D32">
        <w:t>summed</w:t>
      </w:r>
      <w:r>
        <w:t xml:space="preserve"> to produce a random complex wave</w:t>
      </w:r>
      <w:r w:rsidR="00407D32">
        <w:t>, using,</w:t>
      </w:r>
    </w:p>
    <w:p w14:paraId="6F8426BB" w14:textId="3C5449DA" w:rsidR="00407D32" w:rsidRPr="00407D32" w:rsidRDefault="00407D32" w:rsidP="00D50C48">
      <m:oMathPara>
        <m:oMathParaPr>
          <m:jc m:val="center"/>
        </m:oMathParaP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C</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r>
            <w:rPr>
              <w:rFonts w:ascii="Cambria Math" w:hAnsi="Cambria Math"/>
            </w:rPr>
            <m:t>t</m:t>
          </m:r>
          <m:r>
            <m:rPr>
              <m:sty m:val="p"/>
            </m:rPr>
            <w:rPr>
              <w:rFonts w:ascii="Cambria Math" w:hAnsi="Cambria Math"/>
            </w:rPr>
            <m:t>)</m:t>
          </m:r>
        </m:oMath>
      </m:oMathPara>
    </w:p>
    <w:p w14:paraId="20118AAE" w14:textId="0E48D217" w:rsidR="002D4DF5" w:rsidRPr="00407D32" w:rsidRDefault="00407D32" w:rsidP="00D50C48">
      <w:r>
        <w:t xml:space="preserve">Where </w:t>
      </w: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oMath>
      <w:r>
        <w:rPr>
          <w:rFonts w:eastAsiaTheme="minorEastAsia"/>
        </w:rPr>
        <w:t xml:space="preserve"> is the manager budget at time </w:t>
      </w:r>
      <w:r>
        <w:rPr>
          <w:rFonts w:eastAsiaTheme="minorEastAsia"/>
          <w:i/>
          <w:iCs/>
        </w:rPr>
        <w:t>t</w:t>
      </w:r>
      <w:r>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Pr>
          <w:rFonts w:eastAsiaTheme="minorEastAsia"/>
        </w:rPr>
        <w:t xml:space="preserve"> is</w:t>
      </w:r>
      <w:r w:rsidR="009478EC">
        <w:rPr>
          <w:rFonts w:eastAsiaTheme="minorEastAsia"/>
        </w:rPr>
        <w:t xml:space="preserve"> a function defined by a</w:t>
      </w:r>
      <w:r>
        <w:rPr>
          <w:rFonts w:eastAsiaTheme="minorEastAsia"/>
        </w:rPr>
        <w:t xml:space="preserve"> sine wave </w:t>
      </w:r>
      <m:oMath>
        <m:r>
          <w:rPr>
            <w:rFonts w:ascii="Cambria Math" w:eastAsiaTheme="minorEastAsia" w:hAnsi="Cambria Math"/>
          </w:rPr>
          <m:t>i</m:t>
        </m:r>
      </m:oMath>
      <w:r>
        <w:rPr>
          <w:rFonts w:eastAsiaTheme="minorEastAsia"/>
        </w:rPr>
        <w:t xml:space="preserve"> at time </w:t>
      </w:r>
      <w:r>
        <w:rPr>
          <w:rFonts w:eastAsiaTheme="minorEastAsia"/>
          <w:i/>
          <w:iCs/>
        </w:rPr>
        <w:t xml:space="preserve">t, </w:t>
      </w:r>
      <w:r>
        <w:rPr>
          <w:rFonts w:eastAsiaTheme="minorEastAsia"/>
        </w:rPr>
        <w:t xml:space="preserve">and </w:t>
      </w:r>
      <w:r>
        <w:rPr>
          <w:rFonts w:eastAsiaTheme="minorEastAsia"/>
          <w:i/>
          <w:iCs/>
        </w:rPr>
        <w:t>C</w:t>
      </w:r>
      <w:r>
        <w:rPr>
          <w:rFonts w:eastAsiaTheme="minorEastAsia"/>
        </w:rPr>
        <w:t xml:space="preserve"> is a </w:t>
      </w:r>
      <w:proofErr w:type="gramStart"/>
      <w:r>
        <w:rPr>
          <w:rFonts w:eastAsiaTheme="minorEastAsia"/>
        </w:rPr>
        <w:t>constant.</w:t>
      </w:r>
      <w:proofErr w:type="gramEnd"/>
      <w:r>
        <w:rPr>
          <w:rFonts w:eastAsiaTheme="minorEastAsia"/>
        </w:rPr>
        <w:t xml:space="preserve"> </w:t>
      </w:r>
      <w:r w:rsidR="0089199E">
        <w:t xml:space="preserve">Each of the 100 replicates produced a different complex wave (Figure </w:t>
      </w:r>
      <w:r w:rsidR="00D247E2">
        <w:t>5.</w:t>
      </w:r>
      <w:r w:rsidR="0089199E">
        <w:t xml:space="preserve">2 shows 10 examples, see Supporting Information section 4 for all </w:t>
      </w:r>
      <w:r w:rsidR="00B8415A">
        <w:t>100</w:t>
      </w:r>
      <w:r w:rsidR="0089199E">
        <w:t xml:space="preserve"> waves used in the simulations). </w:t>
      </w:r>
    </w:p>
    <w:p w14:paraId="5C020B4D" w14:textId="6E09D11B" w:rsidR="002D4DF5" w:rsidRPr="00F01069" w:rsidRDefault="00F01069">
      <w:pPr>
        <w:rPr>
          <w:i/>
          <w:iCs/>
        </w:rPr>
      </w:pPr>
      <w:r>
        <w:rPr>
          <w:i/>
          <w:iCs/>
        </w:rPr>
        <w:t xml:space="preserve">5.3.4.5. </w:t>
      </w:r>
      <w:r w:rsidR="0089199E" w:rsidRPr="00F01069">
        <w:rPr>
          <w:i/>
          <w:iCs/>
        </w:rPr>
        <w:t>Scenario 5</w:t>
      </w:r>
    </w:p>
    <w:p w14:paraId="55787DDC" w14:textId="7CB69BF2"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requencies and component strengths for the three sine waves could be sampled, thus increasing the potential amplitude of each wave, and making the changes in wave frequency more extreme (Figure </w:t>
      </w:r>
      <w:r w:rsidR="00D247E2">
        <w:t>5.</w:t>
      </w:r>
      <w:r>
        <w:t xml:space="preserve">2 shows 10 examples, see Supporting Information section 4 for all </w:t>
      </w:r>
      <w:r w:rsidR="00B8415A">
        <w:t>100</w:t>
      </w:r>
      <w:r>
        <w:t xml:space="preserve"> waves used in the simulations). To simulate this scenario, we produced a set of three random sine waves</w:t>
      </w:r>
      <w:r w:rsidR="00407D32">
        <w:t xml:space="preserve"> which</w:t>
      </w:r>
      <w:r>
        <w:t xml:space="preserve"> were used to produce a new complex wave for each replicate, using the same</w:t>
      </w:r>
      <w:r w:rsidR="00407D32">
        <w:t xml:space="preserve"> approach and</w:t>
      </w:r>
      <w:r>
        <w:t xml:space="preserve"> formula as in Scenario 4</w:t>
      </w:r>
      <w:r w:rsidR="00407D32">
        <w:t xml:space="preserve"> (Supporting Information)</w:t>
      </w:r>
      <w:r>
        <w:t xml:space="preserve">. </w:t>
      </w:r>
    </w:p>
    <w:p w14:paraId="0A81488D" w14:textId="29FD9306" w:rsidR="002D4DF5" w:rsidRPr="00F01069" w:rsidRDefault="00F01069">
      <w:pPr>
        <w:rPr>
          <w:i/>
          <w:iCs/>
        </w:rPr>
      </w:pPr>
      <w:r>
        <w:rPr>
          <w:i/>
          <w:iCs/>
        </w:rPr>
        <w:t xml:space="preserve">5.3.4.6. </w:t>
      </w:r>
      <w:r w:rsidR="0089199E" w:rsidRPr="00F01069">
        <w:rPr>
          <w:i/>
          <w:iCs/>
        </w:rPr>
        <w:t xml:space="preserve">Standardisation </w:t>
      </w:r>
    </w:p>
    <w:p w14:paraId="1CC904B8" w14:textId="7807E730"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ts to 25,000, using,</w:t>
      </w:r>
    </w:p>
    <w:p w14:paraId="66C6C2DC" w14:textId="09CA1507" w:rsidR="002D4DF5" w:rsidRPr="006668D0" w:rsidRDefault="00A8561E">
      <w:pPr>
        <w:rPr>
          <w:sz w:val="24"/>
          <w:szCs w:val="24"/>
        </w:rPr>
      </w:pPr>
      <m:oMathPara>
        <m:oMathParaPr>
          <m:jc m:val="left"/>
        </m:oMathParaP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S_</m:t>
                  </m:r>
                  <m:r>
                    <w:rPr>
                      <w:rFonts w:ascii="Cambria Math" w:hAnsi="Cambria Math"/>
                      <w:sz w:val="24"/>
                      <w:szCs w:val="24"/>
                    </w:rPr>
                    <m:t>M</m:t>
                  </m:r>
                </m:e>
                <m:sub>
                  <m:r>
                    <w:rPr>
                      <w:rFonts w:ascii="Cambria Math" w:hAnsi="Cambria Math"/>
                      <w:sz w:val="24"/>
                      <w:szCs w:val="24"/>
                    </w:rPr>
                    <m:t>b</m:t>
                  </m:r>
                </m:sub>
              </m:sSub>
            </m:e>
            <m:sub>
              <m:r>
                <w:rPr>
                  <w:rFonts w:ascii="Cambria Math" w:hAnsi="Cambria Math"/>
                  <w:sz w:val="24"/>
                  <w:szCs w:val="24"/>
                </w:rPr>
                <m:t>i</m:t>
              </m:r>
            </m:sub>
          </m:sSub>
          <m:r>
            <w:rPr>
              <w:rFonts w:ascii="Cambria Math" w:hAnsi="Cambria Math"/>
              <w:sz w:val="24"/>
              <w:szCs w:val="24"/>
            </w:rPr>
            <m:t xml:space="preserve"> =</m:t>
          </m:r>
          <m:r>
            <w:rPr>
              <w:rFonts w:ascii="Cambria Math" w:hAnsi="Cambria Math"/>
              <w:sz w:val="24"/>
              <w:szCs w:val="24"/>
            </w:rPr>
            <m:t>25000×</m:t>
          </m:r>
          <m:f>
            <m:fPr>
              <m:ctrlPr>
                <w:rPr>
                  <w:rFonts w:ascii="Cambria Math" w:hAnsi="Cambria Math"/>
                  <w:sz w:val="24"/>
                  <w:szCs w:val="24"/>
                </w:rPr>
              </m:ctrlPr>
            </m:fPr>
            <m:num>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e>
                <m:sub>
                  <m:r>
                    <w:rPr>
                      <w:rFonts w:ascii="Cambria Math" w:hAnsi="Cambria Math"/>
                      <w:sz w:val="24"/>
                      <w:szCs w:val="24"/>
                    </w:rPr>
                    <m:t>i</m:t>
                  </m:r>
                </m:sub>
              </m:sSub>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50</m:t>
                  </m:r>
                </m:sup>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e>
                    <m:sub>
                      <m:r>
                        <w:rPr>
                          <w:rFonts w:ascii="Cambria Math" w:hAnsi="Cambria Math"/>
                          <w:sz w:val="24"/>
                          <w:szCs w:val="24"/>
                        </w:rPr>
                        <m:t>i</m:t>
                      </m:r>
                    </m:sub>
                  </m:sSub>
                </m:e>
              </m:nary>
            </m:den>
          </m:f>
        </m:oMath>
      </m:oMathPara>
    </w:p>
    <w:p w14:paraId="722E5EB7" w14:textId="3B879C20" w:rsidR="002D4DF5" w:rsidRDefault="009478EC">
      <w:r>
        <w:t>W</w:t>
      </w:r>
      <w:r w:rsidR="0089199E">
        <w:t>here</w:t>
      </w:r>
      <w:r>
        <w:t xml:space="preserve"> </w:t>
      </w: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S_M</m:t>
                </m:r>
              </m:e>
              <m:sub>
                <m:r>
                  <w:rPr>
                    <w:rFonts w:ascii="Cambria Math" w:hAnsi="Cambria Math"/>
                    <w:sz w:val="24"/>
                    <w:szCs w:val="24"/>
                  </w:rPr>
                  <m:t>b</m:t>
                </m:r>
              </m:sub>
            </m:sSub>
          </m:e>
          <m:sub>
            <m:r>
              <w:rPr>
                <w:rFonts w:ascii="Cambria Math" w:hAnsi="Cambria Math"/>
                <w:sz w:val="24"/>
                <w:szCs w:val="24"/>
              </w:rPr>
              <m:t>i</m:t>
            </m:r>
          </m:sub>
        </m:sSub>
      </m:oMath>
      <w:r>
        <w:rPr>
          <w:rFonts w:eastAsiaTheme="minorEastAsia"/>
          <w:b/>
          <w:bCs/>
          <w:sz w:val="24"/>
          <w:szCs w:val="24"/>
        </w:rPr>
        <w:t xml:space="preserve"> </w:t>
      </w:r>
      <w:r w:rsidRPr="00A8561E">
        <w:rPr>
          <w:rFonts w:eastAsiaTheme="minorEastAsia"/>
        </w:rPr>
        <w:t>is the standardised manager budget at time</w:t>
      </w:r>
      <w:r w:rsidR="00A8561E">
        <w:rPr>
          <w:rFonts w:eastAsiaTheme="minorEastAsia"/>
          <w:sz w:val="24"/>
          <w:szCs w:val="24"/>
        </w:rPr>
        <w:t xml:space="preserve"> </w:t>
      </w:r>
      <m:oMath>
        <m:r>
          <w:rPr>
            <w:rFonts w:ascii="Cambria Math" w:hAnsi="Cambria Math"/>
          </w:rPr>
          <m:t>i</m:t>
        </m:r>
      </m:oMath>
      <w:r w:rsidR="00A8561E">
        <w:rPr>
          <w:rFonts w:eastAsiaTheme="minorEastAsia"/>
        </w:rPr>
        <w:t>,</w:t>
      </w:r>
      <w:r w:rsidR="0089199E">
        <w:t xml:space="preserve"> </w:t>
      </w:r>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e>
          <m:sub>
            <m:r>
              <w:rPr>
                <w:rFonts w:ascii="Cambria Math" w:hAnsi="Cambria Math"/>
                <w:sz w:val="24"/>
                <w:szCs w:val="24"/>
              </w:rPr>
              <m:t>i</m:t>
            </m:r>
          </m:sub>
        </m:sSub>
      </m:oMath>
      <w:r w:rsidR="0089199E">
        <w:t>is the manager budget</w:t>
      </w:r>
      <w:r w:rsidR="006668D0">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89199E">
        <w:t xml:space="preserve"> </w:t>
      </w:r>
      <w:r w:rsidR="006668D0">
        <w:t xml:space="preserve">at time step </w:t>
      </w:r>
      <m:oMath>
        <m:r>
          <w:rPr>
            <w:rFonts w:ascii="Cambria Math" w:hAnsi="Cambria Math"/>
          </w:rPr>
          <m:t>i</m:t>
        </m:r>
      </m:oMath>
      <w:r w:rsidR="0089199E">
        <w:t xml:space="preserve"> produced in the above sections. </w:t>
      </w:r>
    </w:p>
    <w:p w14:paraId="77F488CA" w14:textId="77777777" w:rsidR="002D4DF5" w:rsidRDefault="002D4DF5"/>
    <w:p w14:paraId="7B30A664" w14:textId="7510272B" w:rsidR="002D4DF5" w:rsidRPr="00F01069" w:rsidRDefault="00F01069">
      <w:pPr>
        <w:rPr>
          <w:b/>
          <w:bCs/>
          <w:i/>
          <w:iCs/>
        </w:rPr>
      </w:pPr>
      <w:r>
        <w:rPr>
          <w:b/>
          <w:bCs/>
          <w:i/>
          <w:iCs/>
        </w:rPr>
        <w:t xml:space="preserve">5.3.5. </w:t>
      </w:r>
      <w:r w:rsidR="0089199E" w:rsidRPr="00F01069">
        <w:rPr>
          <w:b/>
          <w:bCs/>
          <w:i/>
          <w:iCs/>
        </w:rPr>
        <w:t>Maximum harvest under maximum conflict</w:t>
      </w:r>
    </w:p>
    <w:p w14:paraId="146C31A8" w14:textId="5A6A14D0" w:rsidR="002D4DF5" w:rsidRDefault="0089199E">
      <w:r>
        <w:t xml:space="preserve">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w:t>
      </w:r>
      <w:r>
        <w:lastRenderedPageBreak/>
        <w:t>10 budget points to increase the cost of felling by 1. There is always a minimum cost of an action of 10. Therefore, the cost of an action for the user, assuming the manager is using all their budget to increase the cost of the action, will be,</w:t>
      </w:r>
    </w:p>
    <w:p w14:paraId="15B9C018" w14:textId="551A4003" w:rsidR="002D4DF5" w:rsidRPr="006668D0" w:rsidRDefault="0089199E">
      <m:oMathPara>
        <m:oMathParaPr>
          <m:jc m:val="left"/>
        </m:oMathParaPr>
        <m:oMath>
          <m:r>
            <w:rPr>
              <w:rFonts w:ascii="Cambria Math" w:hAnsi="Cambria Math"/>
            </w:rPr>
            <m:t>nUA=</m:t>
          </m:r>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10</m:t>
                      </m:r>
                    </m:den>
                  </m:f>
                </m:e>
              </m:d>
              <m:r>
                <w:rPr>
                  <w:rFonts w:ascii="Cambria Math" w:hAnsi="Cambria Math"/>
                </w:rPr>
                <m:t>+10</m:t>
              </m:r>
            </m:den>
          </m:f>
        </m:oMath>
      </m:oMathPara>
    </w:p>
    <w:p w14:paraId="120B05D4" w14:textId="57C5BE3B" w:rsidR="002D4DF5" w:rsidRDefault="00B8415A">
      <w:r>
        <w:rPr>
          <w:rFonts w:eastAsiaTheme="minorEastAsia"/>
        </w:rPr>
        <w:t>where</w:t>
      </w:r>
      <w:r w:rsidR="0089199E">
        <w:rPr>
          <w:rFonts w:eastAsiaTheme="minorEastAsia"/>
        </w:rPr>
        <w:t xml:space="preserve"> </w:t>
      </w:r>
      <m:oMath>
        <m:r>
          <w:rPr>
            <w:rFonts w:ascii="Cambria Math" w:hAnsi="Cambria Math"/>
          </w:rPr>
          <m:t>nUA</m:t>
        </m:r>
      </m:oMath>
      <w:r w:rsidR="0089199E">
        <w:rPr>
          <w:rFonts w:eastAsiaTheme="minorEastAsia"/>
        </w:rPr>
        <w:t xml:space="preserve"> is the number of user actions (i.e., the number of trees felled),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89199E">
        <w:rPr>
          <w:rFonts w:eastAsiaTheme="minorEastAsia"/>
        </w:rPr>
        <w:t xml:space="preserve"> is the community resources (user budget),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89199E">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73997B71" w:rsidR="002D4DF5" w:rsidRDefault="0089199E">
      <w:r>
        <w:rPr>
          <w:b/>
          <w:bCs/>
          <w:sz w:val="20"/>
          <w:szCs w:val="20"/>
        </w:rPr>
        <w:lastRenderedPageBreak/>
        <w:t xml:space="preserve">Table </w:t>
      </w:r>
      <w:r w:rsidR="00F30A4A">
        <w:rPr>
          <w:b/>
          <w:bCs/>
          <w:sz w:val="20"/>
          <w:szCs w:val="20"/>
        </w:rPr>
        <w:t>5.</w:t>
      </w:r>
      <w:r>
        <w:rPr>
          <w:b/>
          <w:bCs/>
          <w:sz w:val="20"/>
          <w:szCs w:val="20"/>
        </w:rPr>
        <w:t xml:space="preserve">1. </w:t>
      </w:r>
      <w:bookmarkStart w:id="35" w:name="_Hlk95543514"/>
      <w:r w:rsidR="003E28EC">
        <w:rPr>
          <w:b/>
          <w:bCs/>
          <w:sz w:val="20"/>
          <w:szCs w:val="20"/>
        </w:rPr>
        <w:t>D</w:t>
      </w:r>
      <w:r>
        <w:rPr>
          <w:b/>
          <w:bCs/>
          <w:sz w:val="20"/>
          <w:szCs w:val="20"/>
        </w:rPr>
        <w:t xml:space="preserve">etails of the five </w:t>
      </w:r>
      <w:r w:rsidR="00F30A4A">
        <w:rPr>
          <w:b/>
          <w:bCs/>
          <w:sz w:val="20"/>
          <w:szCs w:val="20"/>
        </w:rPr>
        <w:t xml:space="preserve">funding </w:t>
      </w:r>
      <w:r>
        <w:rPr>
          <w:b/>
          <w:bCs/>
          <w:sz w:val="20"/>
          <w:szCs w:val="20"/>
        </w:rPr>
        <w:t>scenarios</w:t>
      </w:r>
      <w:r w:rsidR="003E28EC">
        <w:rPr>
          <w:b/>
          <w:bCs/>
          <w:sz w:val="20"/>
          <w:szCs w:val="20"/>
        </w:rPr>
        <w:t xml:space="preserve">. </w:t>
      </w:r>
      <w:bookmarkEnd w:id="35"/>
      <w:r w:rsidR="003E28EC">
        <w:rPr>
          <w:b/>
          <w:bCs/>
          <w:sz w:val="20"/>
          <w:szCs w:val="20"/>
        </w:rPr>
        <w:t>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7"/>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21576370" w:rsidR="002D4DF5" w:rsidRDefault="0089199E">
      <w:pPr>
        <w:rPr>
          <w:b/>
          <w:bCs/>
          <w:sz w:val="20"/>
          <w:szCs w:val="20"/>
        </w:rPr>
      </w:pPr>
      <w:r>
        <w:rPr>
          <w:b/>
          <w:bCs/>
          <w:sz w:val="20"/>
          <w:szCs w:val="20"/>
        </w:rPr>
        <w:t xml:space="preserve">Figure </w:t>
      </w:r>
      <w:r w:rsidR="00F30A4A">
        <w:rPr>
          <w:b/>
          <w:bCs/>
          <w:sz w:val="20"/>
          <w:szCs w:val="20"/>
        </w:rPr>
        <w:t>5.</w:t>
      </w:r>
      <w:r>
        <w:rPr>
          <w:b/>
          <w:bCs/>
          <w:sz w:val="20"/>
          <w:szCs w:val="20"/>
        </w:rPr>
        <w:t xml:space="preserve">2. </w:t>
      </w:r>
      <w:bookmarkStart w:id="36" w:name="_Hlk95543562"/>
      <w:r>
        <w:rPr>
          <w:b/>
          <w:bCs/>
          <w:sz w:val="20"/>
          <w:szCs w:val="20"/>
        </w:rPr>
        <w:t xml:space="preserve">Manager budgets and community resources (user budget) for the five scenarios. </w:t>
      </w:r>
      <w:bookmarkEnd w:id="36"/>
      <w:r>
        <w:rPr>
          <w:b/>
          <w:bCs/>
          <w:sz w:val="20"/>
          <w:szCs w:val="20"/>
        </w:rPr>
        <w:t>Scenarios 4 and 5 have a different manager budget for each replicate simulation, and so this figure shows 10 examples for each.</w:t>
      </w:r>
    </w:p>
    <w:p w14:paraId="04CB2B21" w14:textId="77777777" w:rsidR="002D4DF5" w:rsidRDefault="002D4DF5"/>
    <w:p w14:paraId="014231BC" w14:textId="36B46C0B" w:rsidR="002D4DF5" w:rsidRDefault="00F01069">
      <w:pPr>
        <w:rPr>
          <w:b/>
          <w:bCs/>
        </w:rPr>
      </w:pPr>
      <w:r>
        <w:rPr>
          <w:b/>
          <w:bCs/>
        </w:rPr>
        <w:t xml:space="preserve">5.4. </w:t>
      </w:r>
      <w:r w:rsidR="0089199E">
        <w:rPr>
          <w:b/>
          <w:bCs/>
        </w:rPr>
        <w:t>R</w:t>
      </w:r>
      <w:r>
        <w:rPr>
          <w:b/>
          <w:bCs/>
        </w:rPr>
        <w:t>ESULTS</w:t>
      </w:r>
      <w:r w:rsidR="0089199E">
        <w:rPr>
          <w:b/>
          <w:bCs/>
        </w:rPr>
        <w:t xml:space="preserve"> </w:t>
      </w:r>
    </w:p>
    <w:p w14:paraId="637ABB3B" w14:textId="76198E04"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w:t>
      </w:r>
      <w:r w:rsidR="00AC0CD1">
        <w:t>5.</w:t>
      </w:r>
      <w:r>
        <w:t xml:space="preserve">2). These extreme parameter settings resulted in clear differences in the deforestation trajectories between the scenarios (Figures </w:t>
      </w:r>
      <w:r w:rsidR="00D247E2">
        <w:t>5.</w:t>
      </w:r>
      <w:r>
        <w:t xml:space="preserve">3 and </w:t>
      </w:r>
      <w:r w:rsidR="00D247E2">
        <w:t>5.</w:t>
      </w:r>
      <w:r>
        <w:t xml:space="preserve">4). </w:t>
      </w:r>
    </w:p>
    <w:p w14:paraId="766DC0A4" w14:textId="2B1D54AF" w:rsidR="002D4DF5" w:rsidRPr="00F01069" w:rsidRDefault="00F01069">
      <w:pPr>
        <w:rPr>
          <w:b/>
          <w:bCs/>
          <w:i/>
          <w:iCs/>
        </w:rPr>
      </w:pPr>
      <w:r w:rsidRPr="00F01069">
        <w:rPr>
          <w:b/>
          <w:bCs/>
          <w:i/>
          <w:iCs/>
        </w:rPr>
        <w:t xml:space="preserve">5.4.1. </w:t>
      </w:r>
      <w:r w:rsidR="0089199E" w:rsidRPr="00F01069">
        <w:rPr>
          <w:b/>
          <w:bCs/>
          <w:i/>
          <w:iCs/>
        </w:rPr>
        <w:t>Scenarios 1 to 3</w:t>
      </w:r>
    </w:p>
    <w:p w14:paraId="6B8442B2" w14:textId="7881E3DD" w:rsidR="002D4DF5" w:rsidRDefault="0089199E">
      <w:r>
        <w:t xml:space="preserve">Of the three primary funding models, scenario 1 was the most effective at minimising deforestation over the </w:t>
      </w:r>
      <w:proofErr w:type="gramStart"/>
      <w:r>
        <w:t>50 time</w:t>
      </w:r>
      <w:proofErr w:type="gramEnd"/>
      <w:r>
        <w:t xml:space="preserve"> steps (Figure </w:t>
      </w:r>
      <w:r w:rsidR="00D247E2">
        <w:t>5.</w:t>
      </w:r>
      <w:r>
        <w:t xml:space="preserve">3). In all time steps, excluding time steps 4 to 9, scenario 1 retained the highest number of trees. This is despite having a felling count that increased linearly throughout the simulation (Figure </w:t>
      </w:r>
      <w:r w:rsidR="00D247E2">
        <w:t>5.</w:t>
      </w:r>
      <w:r>
        <w:t xml:space="preserve">5). The increasing felling count in scenario 1 resulted in the loss of trees accelerating over time (Figure </w:t>
      </w:r>
      <w:r w:rsidR="00D247E2">
        <w:t>5.</w:t>
      </w:r>
      <w:r>
        <w:t xml:space="preserve">3). Conversely, scenario 2 had a decelerating felling count over time (Figure </w:t>
      </w:r>
      <w:r w:rsidR="00D247E2">
        <w:t>5.</w:t>
      </w:r>
      <w:r>
        <w:t xml:space="preserve">5) as the manager budget increased, resulting in a deforestation rate that slowed over time (Figure </w:t>
      </w:r>
      <w:r w:rsidR="00D247E2">
        <w:t>5.</w:t>
      </w:r>
      <w:r>
        <w:t xml:space="preserve">3). Nevertheless, the low starting manager budget values for scenario 2, which were lower than scenario 1 for the first half of the simulation period, resulted in higher deforestation overall </w:t>
      </w:r>
      <w:r>
        <w:lastRenderedPageBreak/>
        <w:t xml:space="preserve">(Figure </w:t>
      </w:r>
      <w:r w:rsidR="00D247E2">
        <w:t>5.</w:t>
      </w:r>
      <w:r>
        <w:t>3). Scenario 2 performed worse than all other scenarios (including scenarios 4 and 5) for the first half of the simulation period (Figure S5</w:t>
      </w:r>
      <w:r w:rsidR="00420BFE">
        <w:t>.11</w:t>
      </w:r>
      <w:r>
        <w:t xml:space="preserve">), highlighting the effects of chronic underfunding. The fluctuations in the manager budget in scenario 3 is reflected in both the rate of deforestation (Figure </w:t>
      </w:r>
      <w:r w:rsidR="00D247E2">
        <w:t>5.</w:t>
      </w:r>
      <w:r>
        <w:t xml:space="preserve">3) and the felling count (Figure </w:t>
      </w:r>
      <w:r w:rsidR="00D247E2">
        <w:t>5.</w:t>
      </w:r>
      <w:r>
        <w:t xml:space="preserve">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w:t>
      </w:r>
      <w:r w:rsidR="005E18D6">
        <w:t>worse</w:t>
      </w:r>
      <w:r>
        <w:t xml:space="preserve"> outcome in terms of forest loss than scenarios 1 and 2 (Figure </w:t>
      </w:r>
      <w:r w:rsidR="00D247E2">
        <w:t>5.</w:t>
      </w:r>
      <w:r>
        <w:t xml:space="preserve">3) and resulted in complete loss of forest cover in 93% of simulations (Table </w:t>
      </w:r>
      <w:r w:rsidR="00D247E2">
        <w:t>5.</w:t>
      </w:r>
      <w:r>
        <w:t xml:space="preserve">2). This can be explained by the felling count which shows that during periods of very low manager budget, the number of trees lost is between two and three times greater than any point in scenarios 1 and 2 (Figure </w:t>
      </w:r>
      <w:r w:rsidR="00D247E2">
        <w:t>5.</w:t>
      </w:r>
      <w:r>
        <w:t xml:space="preserve">5). </w:t>
      </w:r>
    </w:p>
    <w:p w14:paraId="4BFF8EE4" w14:textId="44D6D4C4" w:rsidR="002D4DF5" w:rsidRPr="00F01069" w:rsidRDefault="00F01069">
      <w:pPr>
        <w:rPr>
          <w:b/>
          <w:bCs/>
          <w:i/>
          <w:iCs/>
        </w:rPr>
      </w:pPr>
      <w:r>
        <w:rPr>
          <w:b/>
          <w:bCs/>
          <w:i/>
          <w:iCs/>
        </w:rPr>
        <w:t xml:space="preserve">5.4.2. </w:t>
      </w:r>
      <w:r w:rsidR="0089199E" w:rsidRPr="00F01069">
        <w:rPr>
          <w:b/>
          <w:bCs/>
          <w:i/>
          <w:iCs/>
        </w:rPr>
        <w:t>Scenarios 4 and 5</w:t>
      </w:r>
    </w:p>
    <w:p w14:paraId="26198DC8" w14:textId="7FFDC1D4" w:rsidR="002D4DF5" w:rsidRDefault="0089199E">
      <w:r>
        <w:t>Scenarios 4 and 5 showed the potential effects of unpredictable and uncertain funding models on forest loss. Scenario 4 had less variation in manager budgets than scenario 5, and the simulations wer</w:t>
      </w:r>
      <w:r w:rsidR="00E97137">
        <w:t>e</w:t>
      </w:r>
      <w:r>
        <w:t xml:space="preserve"> more likely to</w:t>
      </w:r>
      <w:r w:rsidR="00E97137">
        <w:t xml:space="preserve"> have</w:t>
      </w:r>
      <w:r>
        <w:t xml:space="preserve"> retain</w:t>
      </w:r>
      <w:r w:rsidR="00E97137">
        <w:t>ed</w:t>
      </w:r>
      <w:r>
        <w:t xml:space="preserve"> </w:t>
      </w:r>
      <w:r w:rsidR="00E97137">
        <w:t>greater</w:t>
      </w:r>
      <w:r>
        <w:t xml:space="preserve"> forest cover</w:t>
      </w:r>
      <w:r w:rsidR="00E97137">
        <w:t xml:space="preserve"> at any given time step</w:t>
      </w:r>
      <w:r>
        <w:t xml:space="preserve"> than scenario 5 (Figure </w:t>
      </w:r>
      <w:r w:rsidR="00D247E2">
        <w:t>5.</w:t>
      </w:r>
      <w:r>
        <w:t>4) across the 100 simulations. Interestingly, deforestation rates for scenario 4 were very similar to those of scenario 1, and scenario 4 outperformed scenarios 2 and 3 in most cases (Figure S5</w:t>
      </w:r>
      <w:r w:rsidR="00420BFE">
        <w:t>.11</w:t>
      </w:r>
      <w:r>
        <w:t xml:space="preserve">). This suggests that unpredictable variation in manager budgets is not necessarily catastrophic, provided fluctuations are small and that some level of core funding means that manager budgets do not drop too low (Figure </w:t>
      </w:r>
      <w:r w:rsidR="00D247E2">
        <w:t>5.</w:t>
      </w:r>
      <w:r>
        <w:t xml:space="preserve">2). Scenario 5 showed that large uncertainty and variability in manager budget could have very serious negative effects on forest cover over time (Figure </w:t>
      </w:r>
      <w:r w:rsidR="00D247E2">
        <w:t>5.</w:t>
      </w:r>
      <w:r>
        <w:t xml:space="preserve">4). Despite many of the scenario 5 replicates having very high peaks in manager budgets (Figure </w:t>
      </w:r>
      <w:r w:rsidR="00D247E2">
        <w:t>5.</w:t>
      </w:r>
      <w:r>
        <w:t xml:space="preserve">2), most simulations resulted in a worse outcome than scenario 4 in terms of forest cover. Of the 100 simulations, </w:t>
      </w:r>
      <w:r w:rsidR="00D24518">
        <w:t>complete forest loss</w:t>
      </w:r>
      <w:r>
        <w:t xml:space="preserve"> occurred 25 times (25%) in scenario 5 (Table </w:t>
      </w:r>
      <w:r w:rsidR="00D247E2">
        <w:t>5.</w:t>
      </w:r>
      <w:r>
        <w:t xml:space="preserve">2). As with scenario 3, the driver of forest loss can be seen in the felling counts for scenario 5, which reach extremely high levels during periods of low manager budget (Figure </w:t>
      </w:r>
      <w:r w:rsidR="00D247E2">
        <w:t>5.</w:t>
      </w:r>
      <w:r>
        <w:t xml:space="preserve">5).  </w:t>
      </w:r>
    </w:p>
    <w:p w14:paraId="3D60FA0A" w14:textId="0AFE6281" w:rsidR="002D4DF5" w:rsidRPr="00F01069" w:rsidRDefault="00F01069">
      <w:pPr>
        <w:rPr>
          <w:b/>
          <w:bCs/>
          <w:i/>
          <w:iCs/>
        </w:rPr>
      </w:pPr>
      <w:r>
        <w:rPr>
          <w:b/>
          <w:bCs/>
          <w:i/>
          <w:iCs/>
        </w:rPr>
        <w:t xml:space="preserve">5.4.3. </w:t>
      </w:r>
      <w:r w:rsidR="0089199E" w:rsidRPr="00F01069">
        <w:rPr>
          <w:b/>
          <w:bCs/>
          <w:i/>
          <w:iCs/>
        </w:rPr>
        <w:t>Maximum harvest under maximum conflict</w:t>
      </w:r>
      <w:r w:rsidR="00A83A57" w:rsidRPr="00F01069">
        <w:rPr>
          <w:b/>
          <w:bCs/>
          <w:i/>
          <w:iCs/>
        </w:rPr>
        <w:t xml:space="preserve"> (MHMC)</w:t>
      </w:r>
    </w:p>
    <w:p w14:paraId="4C6516F1" w14:textId="6C914DBA" w:rsidR="002D4DF5" w:rsidRDefault="0089199E">
      <w:r>
        <w:t xml:space="preserve">The MHMC calculations revealed some of the power dynamics within each of the scenarios (Figure </w:t>
      </w:r>
      <w:r w:rsidR="00D247E2">
        <w:t>5.</w:t>
      </w:r>
      <w:r>
        <w:t xml:space="preserve">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w:t>
      </w:r>
      <w:r w:rsidR="00D247E2">
        <w:t>5.</w:t>
      </w:r>
      <w:r>
        <w:t xml:space="preserve">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w:t>
      </w:r>
      <w:r w:rsidR="00D247E2">
        <w:t>5.</w:t>
      </w:r>
      <w:r>
        <w:t xml:space="preserve">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08BD16BA">
            <wp:extent cx="4937760" cy="3293035"/>
            <wp:effectExtent l="0" t="0" r="0" b="3175"/>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8"/>
                    <a:stretch>
                      <a:fillRect/>
                    </a:stretch>
                  </pic:blipFill>
                  <pic:spPr bwMode="auto">
                    <a:xfrm>
                      <a:off x="0" y="0"/>
                      <a:ext cx="4940405" cy="3294799"/>
                    </a:xfrm>
                    <a:prstGeom prst="rect">
                      <a:avLst/>
                    </a:prstGeom>
                  </pic:spPr>
                </pic:pic>
              </a:graphicData>
            </a:graphic>
          </wp:inline>
        </w:drawing>
      </w:r>
    </w:p>
    <w:p w14:paraId="1EE3F861" w14:textId="57E8CA3F" w:rsidR="002D4DF5" w:rsidRDefault="0089199E">
      <w:pPr>
        <w:rPr>
          <w:b/>
          <w:bCs/>
          <w:sz w:val="20"/>
          <w:szCs w:val="20"/>
        </w:rPr>
      </w:pPr>
      <w:bookmarkStart w:id="37" w:name="_Hlk95543589"/>
      <w:r>
        <w:rPr>
          <w:b/>
          <w:bCs/>
          <w:sz w:val="20"/>
          <w:szCs w:val="20"/>
        </w:rPr>
        <w:t xml:space="preserve">Figure </w:t>
      </w:r>
      <w:r w:rsidR="00F30A4A">
        <w:rPr>
          <w:b/>
          <w:bCs/>
          <w:sz w:val="20"/>
          <w:szCs w:val="20"/>
        </w:rPr>
        <w:t>5.</w:t>
      </w:r>
      <w:r>
        <w:rPr>
          <w:b/>
          <w:bCs/>
          <w:sz w:val="20"/>
          <w:szCs w:val="20"/>
        </w:rPr>
        <w:t xml:space="preserve">3. The number of trees remaining at each time step for scenarios 1, 2, and 3. </w:t>
      </w:r>
      <w:bookmarkEnd w:id="37"/>
      <w:r>
        <w:rPr>
          <w:b/>
          <w:bCs/>
          <w:sz w:val="20"/>
          <w:szCs w:val="20"/>
        </w:rPr>
        <w:t>Solid lines and faded ribbons are the 50, 2.5, and 97.5 percentiles from the 100 runs, respectively.</w:t>
      </w:r>
    </w:p>
    <w:p w14:paraId="2ABC73A9" w14:textId="77777777" w:rsidR="002D4DF5" w:rsidRDefault="002D4DF5"/>
    <w:p w14:paraId="1AADECBE" w14:textId="08BCFC30" w:rsidR="002D4DF5" w:rsidRDefault="00E537F0">
      <w:r>
        <w:rPr>
          <w:noProof/>
        </w:rPr>
        <w:drawing>
          <wp:inline distT="0" distB="0" distL="0" distR="0" wp14:anchorId="55236107" wp14:editId="17237B31">
            <wp:extent cx="5406690" cy="3604260"/>
            <wp:effectExtent l="0" t="0" r="381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0901" cy="3607067"/>
                    </a:xfrm>
                    <a:prstGeom prst="rect">
                      <a:avLst/>
                    </a:prstGeom>
                    <a:noFill/>
                    <a:ln>
                      <a:noFill/>
                    </a:ln>
                  </pic:spPr>
                </pic:pic>
              </a:graphicData>
            </a:graphic>
          </wp:inline>
        </w:drawing>
      </w:r>
    </w:p>
    <w:p w14:paraId="62949B4F" w14:textId="737A4394" w:rsidR="00571610" w:rsidRPr="00F01069" w:rsidRDefault="0089199E">
      <w:pPr>
        <w:rPr>
          <w:b/>
          <w:bCs/>
          <w:sz w:val="20"/>
          <w:szCs w:val="20"/>
        </w:rPr>
      </w:pPr>
      <w:bookmarkStart w:id="38" w:name="_Hlk95543605"/>
      <w:r>
        <w:rPr>
          <w:b/>
          <w:bCs/>
          <w:sz w:val="20"/>
          <w:szCs w:val="20"/>
        </w:rPr>
        <w:t xml:space="preserve">Figure </w:t>
      </w:r>
      <w:r w:rsidR="00F30A4A">
        <w:rPr>
          <w:b/>
          <w:bCs/>
          <w:sz w:val="20"/>
          <w:szCs w:val="20"/>
        </w:rPr>
        <w:t>5.</w:t>
      </w:r>
      <w:r>
        <w:rPr>
          <w:b/>
          <w:bCs/>
          <w:sz w:val="20"/>
          <w:szCs w:val="20"/>
        </w:rPr>
        <w:t xml:space="preserve">4. The number of trees remaining at each time step for scenarios 4 and 5. </w:t>
      </w:r>
      <w:bookmarkEnd w:id="38"/>
      <w:r>
        <w:rPr>
          <w:b/>
          <w:bCs/>
          <w:sz w:val="20"/>
          <w:szCs w:val="20"/>
        </w:rPr>
        <w:t xml:space="preserve">Solid lines and faded ribbons are the 50, 2.5, and 97.5 percentiles from the 100 runs, respectively. </w:t>
      </w:r>
    </w:p>
    <w:p w14:paraId="602AD93C" w14:textId="66DCAE22" w:rsidR="00571610" w:rsidRDefault="00571610"/>
    <w:p w14:paraId="3B11384D" w14:textId="77777777" w:rsidR="00571610" w:rsidRDefault="00571610"/>
    <w:p w14:paraId="1448B6C9" w14:textId="77777777" w:rsidR="002D4DF5" w:rsidRDefault="0089199E">
      <w:r>
        <w:rPr>
          <w:noProof/>
        </w:rPr>
        <w:lastRenderedPageBreak/>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0"/>
                    <a:stretch>
                      <a:fillRect/>
                    </a:stretch>
                  </pic:blipFill>
                  <pic:spPr bwMode="auto">
                    <a:xfrm>
                      <a:off x="0" y="0"/>
                      <a:ext cx="5731510" cy="4585970"/>
                    </a:xfrm>
                    <a:prstGeom prst="rect">
                      <a:avLst/>
                    </a:prstGeom>
                  </pic:spPr>
                </pic:pic>
              </a:graphicData>
            </a:graphic>
          </wp:inline>
        </w:drawing>
      </w:r>
    </w:p>
    <w:p w14:paraId="4498FDE8" w14:textId="1FBA0674" w:rsidR="002D4DF5" w:rsidRDefault="0089199E">
      <w:pPr>
        <w:rPr>
          <w:b/>
          <w:bCs/>
          <w:sz w:val="20"/>
          <w:szCs w:val="20"/>
        </w:rPr>
      </w:pPr>
      <w:bookmarkStart w:id="39" w:name="_Hlk95543620"/>
      <w:r>
        <w:rPr>
          <w:b/>
          <w:bCs/>
          <w:sz w:val="20"/>
          <w:szCs w:val="20"/>
        </w:rPr>
        <w:t xml:space="preserve">Figure </w:t>
      </w:r>
      <w:r w:rsidR="00F30A4A">
        <w:rPr>
          <w:b/>
          <w:bCs/>
          <w:sz w:val="20"/>
          <w:szCs w:val="20"/>
        </w:rPr>
        <w:t>5.</w:t>
      </w:r>
      <w:r>
        <w:rPr>
          <w:b/>
          <w:bCs/>
          <w:sz w:val="20"/>
          <w:szCs w:val="20"/>
        </w:rPr>
        <w:t xml:space="preserve">5. The count of felling actions taken by all communities at each time step for the five scenarios. </w:t>
      </w:r>
      <w:bookmarkEnd w:id="39"/>
      <w:r>
        <w:rPr>
          <w:b/>
          <w:bCs/>
          <w:sz w:val="20"/>
          <w:szCs w:val="20"/>
        </w:rPr>
        <w:t xml:space="preserve">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1"/>
                    <a:stretch>
                      <a:fillRect/>
                    </a:stretch>
                  </pic:blipFill>
                  <pic:spPr bwMode="auto">
                    <a:xfrm>
                      <a:off x="0" y="0"/>
                      <a:ext cx="5285740" cy="4229100"/>
                    </a:xfrm>
                    <a:prstGeom prst="rect">
                      <a:avLst/>
                    </a:prstGeom>
                  </pic:spPr>
                </pic:pic>
              </a:graphicData>
            </a:graphic>
          </wp:inline>
        </w:drawing>
      </w:r>
    </w:p>
    <w:p w14:paraId="24163A61" w14:textId="7DDDB434" w:rsidR="002D4DF5" w:rsidRDefault="0089199E">
      <w:pPr>
        <w:rPr>
          <w:b/>
          <w:bCs/>
          <w:sz w:val="20"/>
          <w:szCs w:val="20"/>
        </w:rPr>
      </w:pPr>
      <w:bookmarkStart w:id="40" w:name="_Hlk95543647"/>
      <w:r>
        <w:rPr>
          <w:b/>
          <w:bCs/>
          <w:sz w:val="20"/>
          <w:szCs w:val="20"/>
        </w:rPr>
        <w:t xml:space="preserve">Figure </w:t>
      </w:r>
      <w:r w:rsidR="0007281E">
        <w:rPr>
          <w:b/>
          <w:bCs/>
          <w:sz w:val="20"/>
          <w:szCs w:val="20"/>
        </w:rPr>
        <w:t>5.</w:t>
      </w:r>
      <w:r>
        <w:rPr>
          <w:b/>
          <w:bCs/>
          <w:sz w:val="20"/>
          <w:szCs w:val="20"/>
        </w:rPr>
        <w:t xml:space="preserve">6. Calculated maximum harvest under maximum conflict (MHUMC) for all five scenarios. </w:t>
      </w:r>
      <w:bookmarkEnd w:id="40"/>
      <w:r>
        <w:rPr>
          <w:b/>
          <w:bCs/>
          <w:sz w:val="20"/>
          <w:szCs w:val="20"/>
        </w:rPr>
        <w:t xml:space="preserve">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35544B37" w:rsidR="002D4DF5" w:rsidRDefault="0089199E">
      <w:pPr>
        <w:rPr>
          <w:b/>
          <w:bCs/>
          <w:sz w:val="20"/>
          <w:szCs w:val="20"/>
        </w:rPr>
      </w:pPr>
      <w:bookmarkStart w:id="41" w:name="_Hlk95543678"/>
      <w:r>
        <w:rPr>
          <w:b/>
          <w:bCs/>
          <w:sz w:val="20"/>
          <w:szCs w:val="20"/>
        </w:rPr>
        <w:t xml:space="preserve">Table </w:t>
      </w:r>
      <w:r w:rsidR="0007281E">
        <w:rPr>
          <w:b/>
          <w:bCs/>
          <w:sz w:val="20"/>
          <w:szCs w:val="20"/>
        </w:rPr>
        <w:t>5.</w:t>
      </w:r>
      <w:r>
        <w:rPr>
          <w:b/>
          <w:bCs/>
          <w:sz w:val="20"/>
          <w:szCs w:val="20"/>
        </w:rPr>
        <w:t xml:space="preserve">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bookmarkEnd w:id="41"/>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5EDECA2A" w:rsidR="002D4DF5" w:rsidRDefault="007D312F">
      <w:pPr>
        <w:rPr>
          <w:b/>
          <w:bCs/>
          <w:sz w:val="24"/>
          <w:szCs w:val="24"/>
        </w:rPr>
      </w:pPr>
      <w:bookmarkStart w:id="42" w:name="_Hlk95418630"/>
      <w:r>
        <w:rPr>
          <w:b/>
          <w:bCs/>
          <w:sz w:val="24"/>
          <w:szCs w:val="24"/>
        </w:rPr>
        <w:t xml:space="preserve">5.5. </w:t>
      </w:r>
      <w:r w:rsidR="0089199E">
        <w:rPr>
          <w:b/>
          <w:bCs/>
          <w:sz w:val="24"/>
          <w:szCs w:val="24"/>
        </w:rPr>
        <w:t>D</w:t>
      </w:r>
      <w:r>
        <w:rPr>
          <w:b/>
          <w:bCs/>
          <w:sz w:val="24"/>
          <w:szCs w:val="24"/>
        </w:rPr>
        <w:t>ISCUSSION</w:t>
      </w:r>
      <w:r w:rsidR="0089199E">
        <w:rPr>
          <w:b/>
          <w:bCs/>
          <w:sz w:val="24"/>
          <w:szCs w:val="24"/>
        </w:rPr>
        <w:t xml:space="preserve"> </w:t>
      </w:r>
    </w:p>
    <w:bookmarkEnd w:id="42"/>
    <w:p w14:paraId="0C91757F" w14:textId="71EF54F8" w:rsidR="008D517D" w:rsidRPr="007B7E75" w:rsidRDefault="008D517D" w:rsidP="008D517D">
      <w:r w:rsidRPr="007B7E75">
        <w:t xml:space="preserve">Global funding for nature conservation is far below what is required to halt biodiversity loss </w:t>
      </w:r>
      <w:r w:rsidRPr="007B7E75">
        <w:fldChar w:fldCharType="begin"/>
      </w:r>
      <w:r w:rsidRPr="007B7E75">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rsidRPr="007B7E75">
        <w:fldChar w:fldCharType="separate"/>
      </w:r>
      <w:bookmarkStart w:id="43" w:name="__Fieldmark__1068_362668386"/>
      <w:r w:rsidRPr="007B7E75">
        <w:t>(Freeling and Connell, 2020; Laufer and Jones, 2021)</w:t>
      </w:r>
      <w:r w:rsidRPr="007B7E75">
        <w:fldChar w:fldCharType="end"/>
      </w:r>
      <w:bookmarkEnd w:id="43"/>
      <w:r w:rsidRPr="007B7E75">
        <w:t>, and the funding that is available is rarely stable or sustainable over periods of more than a few years. To maximise conservation gains</w:t>
      </w:r>
      <w:r w:rsidR="005E18D6">
        <w:t>,</w:t>
      </w:r>
      <w:r w:rsidRPr="007B7E75">
        <w:t xml:space="preserve"> it is necessary to </w:t>
      </w:r>
      <w:r w:rsidRPr="007B7E75">
        <w:lastRenderedPageBreak/>
        <w:t xml:space="preserve">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 that researchers can use to develop future hypothesis testing and data collection, and funders, conservation bodies, and landscape managers can use to develop more effective long-term investment strategies. </w:t>
      </w:r>
    </w:p>
    <w:p w14:paraId="4355321F" w14:textId="65739FEB" w:rsidR="008D517D" w:rsidRDefault="008D517D" w:rsidP="008D517D">
      <w:r>
        <w:t>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w:t>
      </w:r>
    </w:p>
    <w:p w14:paraId="3670B6D0" w14:textId="47BE1806" w:rsidR="008D517D" w:rsidRPr="008D517D" w:rsidRDefault="007D312F" w:rsidP="008D517D">
      <w:pPr>
        <w:rPr>
          <w:b/>
          <w:bCs/>
          <w:i/>
          <w:iCs/>
        </w:rPr>
      </w:pPr>
      <w:r>
        <w:rPr>
          <w:b/>
          <w:bCs/>
          <w:i/>
          <w:iCs/>
        </w:rPr>
        <w:t xml:space="preserve">5.5.1 </w:t>
      </w:r>
      <w:r w:rsidR="008D517D" w:rsidRPr="008D517D">
        <w:rPr>
          <w:b/>
          <w:bCs/>
          <w:i/>
          <w:iCs/>
        </w:rPr>
        <w:t>Primary scenarios (scenarios 1 to 3)</w:t>
      </w:r>
    </w:p>
    <w:p w14:paraId="7BF2D33F" w14:textId="77777777" w:rsidR="008D517D" w:rsidRDefault="008D517D" w:rsidP="008D517D">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e increasing budget exceeds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w:t>
      </w:r>
    </w:p>
    <w:p w14:paraId="1D222474" w14:textId="6B782A12" w:rsidR="008D517D" w:rsidRDefault="008D517D" w:rsidP="008D517D">
      <w:r>
        <w:t xml:space="preserve">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These simulations could be further parameterised to include realistic forest regrowth or regeneration based on a specific landscape or ecosystem, but this would decrease the generality of the results and therefore was not attempted here. </w:t>
      </w:r>
    </w:p>
    <w:p w14:paraId="6D9EAEA1" w14:textId="58F2E6A3" w:rsidR="00897731" w:rsidRDefault="008D517D" w:rsidP="008D517D">
      <w:r>
        <w:lastRenderedPageBreak/>
        <w:t xml:space="preserve">Providing a manager with a stable budget that allows the development and maintenance of policies that minimise deforestation over the long-term is the best approach in this study. Stable, predictable budgets in the real world allow conservationists and landscape managers to maintain staffing levels, invest in long-term relationships and partnerships with stakeholders </w:t>
      </w:r>
      <w:r>
        <w:fldChar w:fldCharType="begin"/>
      </w:r>
      <w:r>
        <w:instrText xml:space="preserve"> ADDIN ZOTERO_ITEM CSL_CITATION {"citationID":"HaglCYvB","properties":{"formattedCitation":"(Armitage et al., 2020)","plainCitation":"(Armitage et al., 2020)","noteIndex":0},"citationItems":[{"id":3179,"uris":["http://zotero.org/users/2170232/items/3B32GVFR"],"uri":["http://zotero.org/users/2170232/items/3B32GVFR"],"itemData":{"id":3179,"type":"article-journal","abstract":"Strategies to protect biodiversity in the face of a global crisis must be place-based and sensitive to context. A failure to consider the socioeconomic and political circumstances, as well as wellbeing needs and lived realities of those most directly reliant upon biodiversity will further undermine progress on Aichi targets and subsequent goals for the post-2020 framework. How communities experience the benefits or costs of conservation action is influenced in large measure by the principles that guide conservation governance, and the subsequent institutional structures and processes that frame conservation action (at local to global scales). In this article, we define and critically reflect on core principles of community-centered conservation governance needed to yield desirable and long-term conservation outcomes—both ecological and social (i.e., equitable and just). In doing so, we emphasize a conception of community-centered conservation that we argue is relevant to guide implementation of a post-2020 biodiversity framework, and which is based on a foundation of well-established evidence. Core principles of community-centered conservation governance include: (a) building multilevel networks and collaborative relationships needed to coproduce conservation solutions; (b) promoting equity and recognizing the central role of women as agents of positive change in conservation efforts across scales; (c) reframing conservation action through the lens of reconciliation and redress (e.g., responding to injustices from land grabs and territorial enclosures); (d) ensuring a rights-based approach to conservation action in which community agency, access and decision making autonomy are supported; and (e) revitalizing the customary and local institutions that provide legitimate and adaptive strategies for the stewardship of biodiversity.","container-title":"Conservation Science and Practice","DOI":"10.1111/csp2.160","ISSN":"2578-4854","issue":"2","language":"en","note":"_eprint: https://onlinelibrary.wiley.com/doi/pdf/10.1111/csp2.160","page":"e160","source":"Wiley Online Library","title":"Governance principles for community-centered conservation in the post-2020 global biodiversity framework","volume":"2","author":[{"family":"Armitage","given":"Derek"},{"family":"Mbatha","given":"Philile"},{"family":"Muhl","given":"Ella-Kari"},{"family":"Rice","given":"Wayne"},{"family":"Sowman","given":"Merle"}],"issued":{"date-parts":[["2020"]]}}}],"schema":"https://github.com/citation-style-language/schema/raw/master/csl-citation.json"} </w:instrText>
      </w:r>
      <w:r>
        <w:fldChar w:fldCharType="separate"/>
      </w:r>
      <w:r w:rsidRPr="00B3356A">
        <w:rPr>
          <w:rFonts w:ascii="Calibri" w:hAnsi="Calibri" w:cs="Calibri"/>
        </w:rPr>
        <w:t>(Armitage et al., 2020)</w:t>
      </w:r>
      <w:r>
        <w:fldChar w:fldCharType="end"/>
      </w:r>
      <w:r>
        <w:t xml:space="preserve">, maintain enforcement levels, and design policies and interventions that are strategic and adaptive over periods greater than short-term grant cycles </w:t>
      </w:r>
      <w:r>
        <w:fldChar w:fldCharType="begin"/>
      </w:r>
      <w:r>
        <w:instrText xml:space="preserve"> ADDIN ZOTERO_ITEM CSL_CITATION {"citationID":"Y4S2SvGB","properties":{"formattedCitation":"(Blom et al., 2010; Sanders et al., 2021)","plainCitation":"(Blom et al., 2010; Sanders et al., 2021)","noteIndex":0},"citationItems":[{"id":3175,"uris":["http://zotero.org/users/2170232/items/BGA74T47"],"uri":["http://zotero.org/users/2170232/items/BGA74T47"],"itemData":{"id":3175,"type":"article-journal","abstract":"Integrated conservation and development projects (ICDPs) have been a pervasive, although widely criticized, approach to tropical conservation for more than 20 years. More recently, international conservation discourse has shifted away from project-based approaches and towards reducing emissions from deforestation and forest degradation (REDD). While REDD is based upon experience with payment for environmental services (PES) initiatives and forest-related discussions in the United Nations (UN), REDD implementation will still require sub-national projects. Issues of equity will likely pit these sub-national projects against some of the same challenges that have dogged ICDPs. This suggests that REDD project developers stand to learn a great deal from the lessons generated by experience with ICDPs. This paper provides a list of best practices for ICDPs and applies their lessons as principles to guide the development and implementation of sub-national REDD projects. The intent of this approach is to encourage the design and implementation of sub-national REDD projects in a way that avoids the past pitfalls and mistakes, while building upon some successes, of the ICDP conservation approach. By doing so, REDD will be more likely to be implemented in a way that is effective, efficient and equitable.","container-title":"Environmental Science &amp; Policy","DOI":"10.1016/j.envsci.2010.01.002","ISSN":"1462-9011","issue":"2","journalAbbreviation":"Environmental Science &amp; Policy","language":"en","page":"164-172","source":"ScienceDirect","title":"Getting REDD to work locally: lessons learned from integrated conservation and development projects","title-short":"Getting REDD to work locally","volume":"13","author":[{"family":"Blom","given":"Benjamin"},{"family":"Sunderland","given":"Terry"},{"family":"Murdiyarso","given":"Daniel"}],"issued":{"date-parts":[["2010",4,1]]}}},{"id":3173,"uris":["http://zotero.org/users/2170232/items/9UPGESHM"],"uri":["http://zotero.org/users/2170232/items/9UPGESHM"],"itemData":{"id":3173,"type":"article-journal","abstract":"Despite considerable achievements in the field of conservation, biodiversity continues to decline and conservation initiatives face numerous barriers. Although many of these barriers are well known, for example insufficient funding and capacity, there has been no systematic attempt to catalogue and categorize them into a typology. Because risks compromise the conservation mission, any barrier to success is a risk. Here we present the first attempt at identifying key barriers. We analyse extensive interviews with 74 conservationists, primarily from Africa but with international experience, to identify potential risks to their projects and use that information to create a typology of barriers to conservation success. We draw on the literature to explain the prevalence of some of the barriers identified. We suggest that this typology could form the basis of heuristic tools that conservationists can use to identify and manage potential risks to their projects, thereby improving decision-making, strategic planning and, ultimately, overall impact. The typology is also useful for the conservation community (comprising conservationists and funders) to help implement better practices and improve the likelihood of success. We present examples of such work already underway and suggest more can be done to continue to improve.","container-title":"Oryx","DOI":"10.1017/S0030605319000012","ISSN":"0030-6053, 1365-3008","issue":"2","language":"en","note":"publisher: Cambridge University Press","page":"245-254","source":"Cambridge University Press","title":"Conservation conversations: a typology of barriers to conservation success","title-short":"Conservation conversations","volume":"55","author":[{"family":"Sanders","given":"Michele Jeanette"},{"family":"Miller","given":"Laura"},{"family":"Bhagwat","given":"Shonil A."},{"family":"Rogers","given":"Alex"}],"issued":{"date-parts":[["2021",3]]}}}],"schema":"https://github.com/citation-style-language/schema/raw/master/csl-citation.json"} </w:instrText>
      </w:r>
      <w:r>
        <w:fldChar w:fldCharType="separate"/>
      </w:r>
      <w:r w:rsidRPr="00B3356A">
        <w:rPr>
          <w:rFonts w:ascii="Calibri" w:hAnsi="Calibri" w:cs="Calibri"/>
        </w:rPr>
        <w:t>(</w:t>
      </w:r>
      <w:proofErr w:type="spellStart"/>
      <w:r w:rsidRPr="00B3356A">
        <w:rPr>
          <w:rFonts w:ascii="Calibri" w:hAnsi="Calibri" w:cs="Calibri"/>
        </w:rPr>
        <w:t>Blom</w:t>
      </w:r>
      <w:proofErr w:type="spellEnd"/>
      <w:r w:rsidRPr="00B3356A">
        <w:rPr>
          <w:rFonts w:ascii="Calibri" w:hAnsi="Calibri" w:cs="Calibri"/>
        </w:rPr>
        <w:t xml:space="preserve"> et al., 2010; Sanders et al., 2021)</w:t>
      </w:r>
      <w:r>
        <w:fldChar w:fldCharType="end"/>
      </w:r>
      <w:r>
        <w:t>.</w:t>
      </w:r>
      <w:r w:rsidR="00897731">
        <w:t xml:space="preserve"> </w:t>
      </w:r>
      <w:r>
        <w:t xml:space="preserve">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 </w:t>
      </w:r>
    </w:p>
    <w:p w14:paraId="41DD3648" w14:textId="1E9C4F66" w:rsidR="008D517D" w:rsidRDefault="008D517D" w:rsidP="008D517D">
      <w:r>
        <w:t xml:space="preserve">We do however acknowledge that we have made assumptions in our models about the timescales within which actions and decisions are made, and the time it takes for the effects of those actions to occur. Therefore, inferences regarding the timescales associated with forest loss within and between scenarios should be seen as examples and treated with caution. Projects that repeatedly experience severe funding shortages due to grant cycles will not have the same capacity for long-term investment and strategic planning as projects with stable funding, resulting in greater losses for biodiversity. </w:t>
      </w:r>
    </w:p>
    <w:p w14:paraId="5E782E36" w14:textId="424AA0F4" w:rsidR="008D517D" w:rsidRPr="008D517D" w:rsidRDefault="007D312F" w:rsidP="008D517D">
      <w:pPr>
        <w:rPr>
          <w:b/>
          <w:bCs/>
        </w:rPr>
      </w:pPr>
      <w:r>
        <w:rPr>
          <w:b/>
          <w:bCs/>
          <w:i/>
          <w:iCs/>
        </w:rPr>
        <w:t xml:space="preserve">5.5.2. </w:t>
      </w:r>
      <w:r w:rsidR="008D517D" w:rsidRPr="008D517D">
        <w:rPr>
          <w:b/>
          <w:bCs/>
          <w:i/>
          <w:iCs/>
        </w:rPr>
        <w:t>Uncertainty and unpredictability in funding</w:t>
      </w:r>
    </w:p>
    <w:p w14:paraId="48B05455" w14:textId="77777777" w:rsidR="00897731" w:rsidRDefault="008D517D" w:rsidP="008D517D">
      <w:r>
        <w:t xml:space="preserve">Scenarios 4 and 5 highlight two common funding situations for conservation organisations and projects </w:t>
      </w:r>
      <w:r>
        <w:fldChar w:fldCharType="begin"/>
      </w:r>
      <w:r>
        <w:instrText xml:space="preserve"> 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fldChar w:fldCharType="separate"/>
      </w:r>
      <w:r w:rsidRPr="00731AF4">
        <w:rPr>
          <w:rFonts w:ascii="Calibri" w:hAnsi="Calibri" w:cs="Calibri"/>
        </w:rPr>
        <w:t>(Hodge and Adams, 2016)</w:t>
      </w:r>
      <w:r>
        <w:fldChar w:fldCharType="end"/>
      </w:r>
      <w:r>
        <w:t xml:space="preserve">.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w:t>
      </w:r>
      <w:r>
        <w:fldChar w:fldCharType="begin"/>
      </w:r>
      <w:r>
        <w:instrText xml:space="preserve"> 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 </w:instrText>
      </w:r>
      <w:r>
        <w:fldChar w:fldCharType="separate"/>
      </w:r>
      <w:r w:rsidRPr="00DD29EF">
        <w:rPr>
          <w:rFonts w:ascii="Calibri" w:hAnsi="Calibri" w:cs="Calibri"/>
        </w:rPr>
        <w:t>(Andrade and Rhodes, 2012; Moore et al., 2018; Steinmetz et al., 2014)</w:t>
      </w:r>
      <w:r>
        <w:fldChar w:fldCharType="end"/>
      </w:r>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w:t>
      </w:r>
    </w:p>
    <w:p w14:paraId="4391C773" w14:textId="7986EFF4" w:rsidR="008D517D" w:rsidRDefault="008D517D" w:rsidP="008D517D">
      <w:r>
        <w:t xml:space="preserve">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complete forest loss. </w:t>
      </w:r>
    </w:p>
    <w:p w14:paraId="4A9D6DF4" w14:textId="77777777" w:rsidR="008D517D" w:rsidRDefault="008D517D" w:rsidP="008D517D">
      <w:r>
        <w:t xml:space="preserve">The results from scenarios 4 and 5 translate logically to the real world; if a conservation project or organisation has no core budget support, it is entirely reliant on the success of fundraising efforts. </w:t>
      </w:r>
      <w:r>
        <w:lastRenderedPageBreak/>
        <w:t xml:space="preserve">Winning sufficient funding via short-term grants to support adequate long-term conservation management is neither reliable nor straightforward </w:t>
      </w:r>
      <w:r>
        <w:fldChar w:fldCharType="begin"/>
      </w:r>
      <w:r>
        <w:instrText xml:space="preserve"> 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fldChar w:fldCharType="separate"/>
      </w:r>
      <w:r w:rsidRPr="00BB6084">
        <w:rPr>
          <w:rFonts w:ascii="Calibri" w:hAnsi="Calibri" w:cs="Calibri"/>
        </w:rPr>
        <w:t>(Sohn, 2019)</w:t>
      </w:r>
      <w:r>
        <w:fldChar w:fldCharType="end"/>
      </w:r>
      <w:r>
        <w:t xml:space="preserve">. When long-term budgets are unpredictable, uncertain, and highly variable, landscape managers are often unable to maintain core activities, guarantee continued support for communities and other stakeholders, plan investments strategically, assess impacts, or target investments at the most relevant drivers of biodiversity loss </w:t>
      </w:r>
      <w:r>
        <w:fldChar w:fldCharType="begin"/>
      </w:r>
      <w:r>
        <w:instrText xml:space="preserve"> 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 </w:instrText>
      </w:r>
      <w:r>
        <w:fldChar w:fldCharType="separate"/>
      </w:r>
      <w:r w:rsidRPr="00321A08">
        <w:rPr>
          <w:rFonts w:ascii="Calibri" w:hAnsi="Calibri" w:cs="Calibri"/>
        </w:rPr>
        <w:t xml:space="preserve">(Barnes et al., 2018; Gill et al., 2017; </w:t>
      </w:r>
      <w:proofErr w:type="spellStart"/>
      <w:r w:rsidRPr="00321A08">
        <w:rPr>
          <w:rFonts w:ascii="Calibri" w:hAnsi="Calibri" w:cs="Calibri"/>
        </w:rPr>
        <w:t>Gollin</w:t>
      </w:r>
      <w:proofErr w:type="spellEnd"/>
      <w:r w:rsidRPr="00321A08">
        <w:rPr>
          <w:rFonts w:ascii="Calibri" w:hAnsi="Calibri" w:cs="Calibri"/>
        </w:rPr>
        <w:t xml:space="preserve"> and Probst, 2015; McCarthy et al., 2012)</w:t>
      </w:r>
      <w:r>
        <w:fldChar w:fldCharType="end"/>
      </w:r>
      <w:r>
        <w:t>. In contrast, when core budgets are guaranteed, managers can maintain core activities and investments over the long-term which provides stability and minimises biodiversity loss.</w:t>
      </w:r>
    </w:p>
    <w:p w14:paraId="1490080E" w14:textId="0BCBC3E0" w:rsidR="008D517D" w:rsidRPr="008D517D" w:rsidRDefault="007D312F" w:rsidP="008D517D">
      <w:pPr>
        <w:rPr>
          <w:b/>
          <w:bCs/>
          <w:i/>
          <w:iCs/>
        </w:rPr>
      </w:pPr>
      <w:r>
        <w:rPr>
          <w:b/>
          <w:bCs/>
          <w:i/>
          <w:iCs/>
        </w:rPr>
        <w:t xml:space="preserve">5.5.3. </w:t>
      </w:r>
      <w:r w:rsidR="008D517D" w:rsidRPr="008D517D">
        <w:rPr>
          <w:b/>
          <w:bCs/>
          <w:i/>
          <w:iCs/>
        </w:rPr>
        <w:t>Advantages of simulation studies</w:t>
      </w:r>
    </w:p>
    <w:p w14:paraId="7491AF77" w14:textId="77777777" w:rsidR="008D517D" w:rsidRDefault="008D517D" w:rsidP="008D517D">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
    <w:p w14:paraId="140552C8" w14:textId="685ACF3C" w:rsidR="008D517D" w:rsidRPr="008B2431" w:rsidRDefault="007D312F" w:rsidP="008D517D">
      <w:pPr>
        <w:rPr>
          <w:b/>
          <w:bCs/>
          <w:i/>
          <w:iCs/>
        </w:rPr>
      </w:pPr>
      <w:r>
        <w:rPr>
          <w:b/>
          <w:bCs/>
          <w:i/>
          <w:iCs/>
        </w:rPr>
        <w:t xml:space="preserve">5.5.4. </w:t>
      </w:r>
      <w:r w:rsidR="008B2431" w:rsidRPr="008B2431">
        <w:rPr>
          <w:b/>
          <w:bCs/>
          <w:i/>
          <w:iCs/>
        </w:rPr>
        <w:t>The</w:t>
      </w:r>
      <w:r w:rsidR="008D517D" w:rsidRPr="008B2431">
        <w:rPr>
          <w:b/>
          <w:bCs/>
          <w:i/>
          <w:iCs/>
        </w:rPr>
        <w:t xml:space="preserve"> way forward</w:t>
      </w:r>
    </w:p>
    <w:p w14:paraId="2D41CA1A" w14:textId="77777777" w:rsidR="00897731" w:rsidRDefault="008D517D" w:rsidP="008D517D">
      <w:r>
        <w:t xml:space="preserve">The global conservation community requires a huge increase in funding, and a fundamental shift in the constancy of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44" w:name="__Fieldmark__1102_362668386"/>
      <w:r>
        <w:rPr>
          <w:rFonts w:cs="Calibri"/>
        </w:rPr>
        <w:t>(Echols et al., 2019; Larson et al., 2021)</w:t>
      </w:r>
      <w:r>
        <w:fldChar w:fldCharType="end"/>
      </w:r>
      <w:bookmarkEnd w:id="44"/>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45" w:name="__Fieldmark__1107_362668386"/>
      <w:r>
        <w:rPr>
          <w:rFonts w:cs="Calibri"/>
        </w:rPr>
        <w:t>(Laufer and Jones, 2021)</w:t>
      </w:r>
      <w:r>
        <w:fldChar w:fldCharType="end"/>
      </w:r>
      <w:bookmarkEnd w:id="45"/>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46" w:name="__Fieldmark__1112_362668386"/>
      <w:r>
        <w:rPr>
          <w:rFonts w:cs="Calibri"/>
        </w:rPr>
        <w:t>(Echols et al., 2019)</w:t>
      </w:r>
      <w:r>
        <w:fldChar w:fldCharType="end"/>
      </w:r>
      <w:bookmarkEnd w:id="46"/>
      <w:r>
        <w:t xml:space="preserve">. </w:t>
      </w:r>
    </w:p>
    <w:p w14:paraId="2B458186" w14:textId="2FA021EA" w:rsidR="008D517D" w:rsidRDefault="008D517D" w:rsidP="008D517D">
      <w:r>
        <w:t xml:space="preserve">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r>
        <w:fldChar w:fldCharType="begin"/>
      </w:r>
      <w:r>
        <w:instrText xml:space="preserve"> ADDIN ZOTERO_ITEM CSL_CITATION {"citationID":"fmaLmmv1","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r w:rsidRPr="00574A12">
        <w:rPr>
          <w:rFonts w:ascii="Calibri" w:hAnsi="Calibri" w:cs="Calibri"/>
        </w:rPr>
        <w:t>(Sayer and Wells, 2004)</w:t>
      </w:r>
      <w:r>
        <w:fldChar w:fldCharType="end"/>
      </w:r>
      <w:r>
        <w:t xml:space="preserve">. </w:t>
      </w:r>
    </w:p>
    <w:p w14:paraId="2486B45E" w14:textId="4DE90351" w:rsidR="008D517D" w:rsidRDefault="008D517D" w:rsidP="008D517D">
      <w:r>
        <w:lastRenderedPageBreak/>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47" w:name="__Fieldmark__1119_362668386"/>
      <w:r>
        <w:rPr>
          <w:rFonts w:cs="Calibri"/>
        </w:rPr>
        <w:t>(Clark et al., 2018)</w:t>
      </w:r>
      <w:r>
        <w:fldChar w:fldCharType="end"/>
      </w:r>
      <w:bookmarkEnd w:id="47"/>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48" w:name="__Fieldmark__1124_362668386"/>
      <w:r>
        <w:rPr>
          <w:rFonts w:cs="Calibri"/>
        </w:rPr>
        <w:t>(Evans et al., 2020)</w:t>
      </w:r>
      <w:r>
        <w:fldChar w:fldCharType="end"/>
      </w:r>
      <w:bookmarkEnd w:id="48"/>
      <w:r>
        <w:t>.</w:t>
      </w:r>
      <w:r w:rsidR="00DB21B5">
        <w:t xml:space="preserve"> Ironically</w:t>
      </w:r>
      <w:r>
        <w:t xml:space="preserve">,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49" w:name="__Fieldmark__1129_362668386"/>
      <w:r>
        <w:rPr>
          <w:rFonts w:cs="Calibri"/>
        </w:rPr>
        <w:t>(</w:t>
      </w:r>
      <w:proofErr w:type="spellStart"/>
      <w:r>
        <w:rPr>
          <w:rFonts w:cs="Calibri"/>
        </w:rPr>
        <w:t>Lytras</w:t>
      </w:r>
      <w:proofErr w:type="spellEnd"/>
      <w:r>
        <w:rPr>
          <w:rFonts w:cs="Calibri"/>
        </w:rPr>
        <w:t xml:space="preserve"> et al., 2021)</w:t>
      </w:r>
      <w:r>
        <w:fldChar w:fldCharType="end"/>
      </w:r>
      <w:bookmarkEnd w:id="49"/>
      <w:r>
        <w:t xml:space="preserve"> is likely to cause a decrease in government spending on 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50" w:name="__Fieldmark__1134_362668386"/>
      <w:r>
        <w:rPr>
          <w:rFonts w:cs="Calibri"/>
        </w:rPr>
        <w:t>(Corlett et al., 2020; Evans et al., 2020)</w:t>
      </w:r>
      <w:r>
        <w:fldChar w:fldCharType="end"/>
      </w:r>
      <w:bookmarkEnd w:id="50"/>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51" w:name="__Fieldmark__1139_362668386"/>
      <w:r>
        <w:rPr>
          <w:rFonts w:cs="Calibri"/>
        </w:rPr>
        <w:t>(Echols et al., 2019)</w:t>
      </w:r>
      <w:r>
        <w:fldChar w:fldCharType="end"/>
      </w:r>
      <w:bookmarkEnd w:id="51"/>
      <w:r>
        <w:t>.</w:t>
      </w:r>
    </w:p>
    <w:p w14:paraId="5EC246F3" w14:textId="5162CA8D" w:rsidR="008D517D" w:rsidRDefault="008D517D" w:rsidP="008D517D">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52" w:name="__Fieldmark__1146_362668386"/>
      <w:r>
        <w:rPr>
          <w:rFonts w:cs="Calibri"/>
        </w:rPr>
        <w:t>(</w:t>
      </w:r>
      <w:proofErr w:type="spellStart"/>
      <w:r>
        <w:rPr>
          <w:rFonts w:cs="Calibri"/>
        </w:rPr>
        <w:t>Gruby</w:t>
      </w:r>
      <w:proofErr w:type="spellEnd"/>
      <w:r>
        <w:rPr>
          <w:rFonts w:cs="Calibri"/>
        </w:rPr>
        <w:t xml:space="preserve"> et al., 2021)</w:t>
      </w:r>
      <w:r>
        <w:fldChar w:fldCharType="end"/>
      </w:r>
      <w:bookmarkEnd w:id="52"/>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53" w:name="__Fieldmark__1151_362668386"/>
      <w:r>
        <w:rPr>
          <w:rFonts w:cs="Calibri"/>
        </w:rPr>
        <w:t>(</w:t>
      </w:r>
      <w:proofErr w:type="spellStart"/>
      <w:r>
        <w:rPr>
          <w:rFonts w:cs="Calibri"/>
        </w:rPr>
        <w:t>Betsill</w:t>
      </w:r>
      <w:proofErr w:type="spellEnd"/>
      <w:r>
        <w:rPr>
          <w:rFonts w:cs="Calibri"/>
        </w:rPr>
        <w:t xml:space="preserve"> et al., 2021)</w:t>
      </w:r>
      <w:r>
        <w:fldChar w:fldCharType="end"/>
      </w:r>
      <w:bookmarkEnd w:id="53"/>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54" w:name="__Fieldmark__1157_362668386"/>
      <w:r>
        <w:rPr>
          <w:rFonts w:cs="Calibri"/>
        </w:rPr>
        <w:t>(Freeling and Connell, 2020)</w:t>
      </w:r>
      <w:r>
        <w:fldChar w:fldCharType="end"/>
      </w:r>
      <w:bookmarkEnd w:id="54"/>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2">
        <w:r>
          <w:rPr>
            <w:rStyle w:val="InternetLink"/>
          </w:rPr>
          <w:t>www.biocarbonfund-isfl.org</w:t>
        </w:r>
      </w:hyperlink>
      <w:r>
        <w:t>), the Global Environment Facility (</w:t>
      </w:r>
      <w:hyperlink r:id="rId13">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w:t>
      </w:r>
      <w:r w:rsidR="004B14DA">
        <w:t xml:space="preserve"> still operate within the grant-based model, yet</w:t>
      </w:r>
      <w:r>
        <w:t xml:space="preserve">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5" w:name="__Fieldmark__1174_362668386"/>
      <w:r>
        <w:rPr>
          <w:rFonts w:cs="Calibri"/>
        </w:rPr>
        <w:t>(Clark et al., 2018)</w:t>
      </w:r>
      <w:r>
        <w:fldChar w:fldCharType="end"/>
      </w:r>
      <w:bookmarkEnd w:id="55"/>
      <w:r>
        <w:t xml:space="preserve">. </w:t>
      </w:r>
    </w:p>
    <w:p w14:paraId="6A18434F" w14:textId="77777777" w:rsidR="008B2431" w:rsidRDefault="008D517D" w:rsidP="008D517D">
      <w:r>
        <w:t xml:space="preserve">Payment for environmental services (PES) schemes are market-based mechanisms that can provide additional, and potentially long-term, funding for conservation by providing financial incentives for certain land management practices that preserve benefits generated by natural systems </w:t>
      </w:r>
      <w:r>
        <w:fldChar w:fldCharType="begin"/>
      </w:r>
      <w:r>
        <w:instrText xml:space="preserve"> ADDIN ZOTERO_ITEM CSL_CITATION {"citationID":"JwsZF0T7","properties":{"formattedCitation":"(Redford and Adams, 2009)","plainCitation":"(Redford and Adams, 2009)","noteIndex":0},"citationItems":[{"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fldChar w:fldCharType="separate"/>
      </w:r>
      <w:r w:rsidRPr="003F20B0">
        <w:rPr>
          <w:rFonts w:ascii="Calibri" w:hAnsi="Calibri" w:cs="Calibri"/>
        </w:rPr>
        <w:t>(Redford and Adams, 2009)</w:t>
      </w:r>
      <w:r>
        <w:fldChar w:fldCharType="end"/>
      </w:r>
      <w:r>
        <w:t xml:space="preserve">. Over the last two decades, the number of PES programmes have expanded rapidly around the world, with over 550 active programmes covering watersheds, biodiversity and habitats, and forest and carbon </w:t>
      </w:r>
      <w:r>
        <w:fldChar w:fldCharType="begin"/>
      </w:r>
      <w:r>
        <w:instrText xml:space="preserve"> ADDIN ZOTERO_ITEM CSL_CITATION {"citationID":"dlo2I8KU","properties":{"formattedCitation":"(Salzman et al., 2018)","plainCitation":"(Salzman et al., 2018)","noteIndex":0},"citationItems":[{"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fldChar w:fldCharType="separate"/>
      </w:r>
      <w:r w:rsidRPr="00A457CE">
        <w:rPr>
          <w:rFonts w:ascii="Calibri" w:hAnsi="Calibri" w:cs="Calibri"/>
        </w:rPr>
        <w:t>(Salzman et al., 2018)</w:t>
      </w:r>
      <w:r>
        <w:fldChar w:fldCharType="end"/>
      </w:r>
      <w:r>
        <w:t xml:space="preserve">. In contrast to traditional grant-based funding, PES has the potential to provide steady, long-term funds for conservation </w:t>
      </w:r>
      <w:r>
        <w:fldChar w:fldCharType="begin"/>
      </w:r>
      <w:r>
        <w:instrText xml:space="preserve"> ADDIN ZOTERO_ITEM CSL_CITATION {"citationID":"8vfnGeDv","properties":{"formattedCitation":"(Hein et al., 2013)","plainCitation":"(Hein et al., 2013)","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schema":"https://github.com/citation-style-language/schema/raw/master/csl-citation.json"} </w:instrText>
      </w:r>
      <w:r>
        <w:fldChar w:fldCharType="separate"/>
      </w:r>
      <w:r w:rsidRPr="00733289">
        <w:rPr>
          <w:rFonts w:ascii="Calibri" w:hAnsi="Calibri" w:cs="Calibri"/>
        </w:rPr>
        <w:t>(Hein et al., 2013)</w:t>
      </w:r>
      <w:r>
        <w:fldChar w:fldCharType="end"/>
      </w:r>
      <w:r>
        <w:t xml:space="preserve">. This potential is, however, contingent on the motivations of participants of a given scheme and their willingness to participate over the long-term </w:t>
      </w:r>
      <w:r>
        <w:fldChar w:fldCharType="begin"/>
      </w:r>
      <w:r>
        <w:instrText xml:space="preserve"> ADDIN ZOTERO_ITEM CSL_CITATION {"citationID":"Rr34sRWh","properties":{"formattedCitation":"(Fisher, 2012)","plainCitation":"(Fisher, 2012)","noteIndex":0},"citationItems":[{"id":2874,"uris":["http://zotero.org/users/2170232/items/CPUXPQAF"],"uri":["http://zotero.org/users/2170232/items/CPUXPQAF"],"itemData":{"id":2874,"type":"article-journal","abstract":"A key question in the literature on payments for ecosystem services (PES) is how payments incentivize conservation action and, in particular, how they interact with other motivations, including motivations for environmental stewardship. Related to this question are concerns about the temporal sustainability of PES: what happens when payments cease and whether a ‘no pay, no care’ environmental ethic is fostered. I present empirical research from a case study in western Uganda, where forest-adjacent communities are paid in exchange for planting trees on private lands, for carbon sequestration. The study demonstrates the range of values people have for trees in the landscape and the range of motivations for participating in PES schemes. However, the analysis shows that payments are clearly the main motivation for involvement, except in one area where people are more motivated by aesthetic and existence values for trees. Given the widespread importance of money in motivating involvement, I investigate the profitability of participation over time. This profitability analysis, in combination with qualitative data on perceptions of, and plans for, the future, contributes to understanding the temporal sustainability of PES. I draw on various strands of evidence to argue that the way participants prioritize payments may constitute a threat to the long-term maintenance of PES activities, particularly in situations such as in this case study, in which there is a mismatch between payments and contract length.","container-title":"Oryx","DOI":"10.1017/S0030605311001384","ISSN":"1365-3008, 0030-6053","issue":"1","language":"en","note":"publisher: Cambridge University Press","page":"45-54","source":"Cambridge University Press","title":"No pay, no care? A case study exploring motivations for participation in payments for ecosystem services in Uganda","title-short":"No pay, no care?","volume":"46","author":[{"family":"Fisher","given":"Janet"}],"issued":{"date-parts":[["2012",1]]}}}],"schema":"https://github.com/citation-style-language/schema/raw/master/csl-citation.json"} </w:instrText>
      </w:r>
      <w:r>
        <w:fldChar w:fldCharType="separate"/>
      </w:r>
      <w:r w:rsidRPr="00733289">
        <w:rPr>
          <w:rFonts w:ascii="Calibri" w:hAnsi="Calibri" w:cs="Calibri"/>
        </w:rPr>
        <w:t>(Fisher, 2012)</w:t>
      </w:r>
      <w:r>
        <w:fldChar w:fldCharType="end"/>
      </w:r>
      <w:r>
        <w:t xml:space="preserve">. </w:t>
      </w:r>
    </w:p>
    <w:p w14:paraId="5E28B915" w14:textId="770085C1" w:rsidR="008D517D" w:rsidRDefault="008D517D" w:rsidP="008D517D">
      <w:r>
        <w:t xml:space="preserve">There are many case studies that demonstrate successful PES projects </w:t>
      </w:r>
      <w:r>
        <w:fldChar w:fldCharType="begin"/>
      </w:r>
      <w:r>
        <w:instrText xml:space="preserve"> ADDIN ZOTERO_ITEM CSL_CITATION {"citationID":"bdsaExIY","properties":{"formattedCitation":"(Clements and Milner-Gulland, 2015; Ingram et al., 2014; Jayachandran et al., 2016; Zheng et al., 2013)","plainCitation":"(Clements and Milner-Gulland, 2015; Ingram et al., 2014; Jayachandran et al., 2016; Zheng et al., 2013)","dontUpdate":true,"noteIndex":0},"citationItems":[{"id":2854,"uris":["http://zotero.org/users/2170232/items/Y6P4VP5J"],"uri":["http://zotero.org/users/2170232/items/Y6P4VP5J"],"itemData":{"id":2854,"type":"article-journal","abstract":"The potential impacts of payments for environmental services (PES) and protected areas (PAs) on environmental outcomes and local livelihoods in developing countries are contentious and have been widely debated. The available evidence is sparse, with few rigorous evaluations of the environmental and social impacts of PAs and particularly of PES. We measured the impacts on forests and human well-being of three different PES programs instituted within two PAs in northern Cambodia, using a panel of intervention villages and matched controls. Both PES and PAs delivered additional environmental outcomes relative to the counterfactual: reducing deforestation rates significantly relative to controls. PAs increased security of access to land and forest resources for local households, benefiting forest resource users but restricting households’ ability to expand and diversify their agriculture. The impacts of PES on household well-being were related to the magnitude of the payments provided. The two higher paying market-linked PES programs had significant positive impacts, whereas a lower paying program that targeted biodiversity protection had no detectable effect on livelihoods, despite its positive environmental outcomes. Households that signed up for the higher paying PES programs, however, typically needed more capital assets; hence, they were less poor and more food secure than other villagers. Therefore, whereas the impacts of PAs on household well-being were limited overall and varied between livelihood strategies, the PES programs had significant positive impacts on livelihoods for those that could afford to participate. Our results are consistent with theories that PES, when designed appropriately, can be a powerful new tool for delivering conservation goals whilst benefiting local people.","container-title":"Conservation Biology","DOI":"10.1111/cobi.12423","ISSN":"1523-1739","issue":"1","language":"es","note":"_eprint: https://onlinelibrary.wiley.com/doi/pdf/10.1111/cobi.12423","page":"78-87","source":"Wiley Online Library","title":"Impact of payments for environmental services and protected areas on local livelihoods and forest conservation in northern Cambodia","volume":"29","author":[{"family":"Clements","given":"Tom"},{"family":"Milner-Gulland","given":"E. J."}],"issued":{"date-parts":[["2015"]]}}},{"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76,"uris":["http://zotero.org/users/2170232/items/STDTRNXD"],"uri":["http://zotero.org/users/2170232/items/STDTRNXD"],"itemData":{"id":2876,"type":"report","abstract":"This paper evaluates a Payments for Ecosystem Services (PES) program in western Uganda that offered forest-owning households cash payments if they conserved their forest. The program was implemented as a randomized trial in 121 villages, 60 of which received the program for two years. The PES program reduced deforestation and forest degradation: Tree cover, measured using high-resolution satellite imagery, declined by 2% to 5% in treatment villages compared to 7% to 10% in control villages during the study period. We find no evidence of shifting of tree-cutting to nearby land. We then use the estimated effect size and the \"social cost of carbon\" to value the delayed carbon dioxide emissions, and compare this benefit to the program's cost.","genre":"Working Paper","note":"collection-title: Working Paper Series\nDOI: 10.3386/w22378","number":"22378","publisher":"National Bureau of Economic Research","source":"National Bureau of Economic Research","title":"Cash for Carbon: A Randomized Controlled Trial of Payments for Ecosystem Services to Reduce Deforestation","title-short":"Cash for Carbon","URL":"https://www.nber.org/papers/w22378","author":[{"family":"Jayachandran","given":"Seema"},{"family":"Laat","given":"Joost","non-dropping-particle":"de"},{"family":"Lambin","given":"Eric F."},{"family":"Stanton","given":"Charlotte Y."}],"accessed":{"date-parts":[["2021",10,13]]},"issued":{"date-parts":[["2016",6]]}}},{"id":2877,"uris":["http://zotero.org/users/2170232/items/WLK6H5LT"],"uri":["http://zotero.org/users/2170232/items/WLK6H5LT"],"itemData":{"id":2877,"type":"article-journal","abstract":"Despite broad interest in using payment for ecosystem services to promote changes in the use of natural capital, there are few expost assessments of impacts of payment for ecosystem services programs on ecosystem service provision, program cost, and changes in livelihoods resulting from program participation. In this paper, we evaluate the Paddy Land-to-Dry Land (PLDL) program in Beijing, China, and associated changes in service providers’ livelihood activities. The PLDL is a land use conversion program that aims to protect water quality and quantity for the only surface water reservoir that serves Beijing, China’s capital city with nearly 20 million residents. Our analysis integrates hydrologic data with household survey data and shows that the PLDL generates benefits of improved water quantity and quality that exceed the costs of reduced agricultural output. The PLDL has an overall benefit–cost ratio of 1.5, and both downstream beneficiaries and upstream providers gain from the program. Household data show that changes in livelihood activities may offset some of the desired effects of the program through increased expenditures on agricultural fertilizers. Overall, however, reductions in fertilizer leaching from land use change dominate so that the program still has a positive net impact on water quality. This program is a successful example of water users paying upstream landholders to improve water quantity and quality through land use change. Program evaluation also highlights the importance of considering behavioral changes by program participants.","container-title":"Proceedings of the National Academy of Sciences","DOI":"10.1073/pnas.1312324110","ISSN":"0027-8424, 1091-6490","issue":"41","journalAbbreviation":"PNAS","language":"en","note":"publisher: National Academy of Sciences\nsection: Biological Sciences\nPMID: 24003160","page":"16681-16686","source":"www.pnas.org","title":"Benefits, costs, and livelihood implications of a regional payment for ecosystem service program","volume":"110","author":[{"family":"Zheng","given":"Hua"},{"family":"Robinson","given":"Brian E."},{"family":"Liang","given":"Yi-Cheng"},{"family":"Polasky","given":"Stephen"},{"family":"Ma","given":"Dong-Chun"},{"family":"Wang","given":"Feng-Chun"},{"family":"Ruckelshaus","given":"Mary"},{"family":"Ouyang","given":"Zhi-Yun"},{"family":"Daily","given":"Gretchen C."}],"issued":{"date-parts":[["2013",10,8]]}}}],"schema":"https://github.com/citation-style-language/schema/raw/master/csl-citation.json"} </w:instrText>
      </w:r>
      <w:r>
        <w:fldChar w:fldCharType="separate"/>
      </w:r>
      <w:r w:rsidRPr="00BC1DD8">
        <w:rPr>
          <w:rFonts w:ascii="Calibri" w:hAnsi="Calibri" w:cs="Calibri"/>
        </w:rPr>
        <w:t>(</w:t>
      </w:r>
      <w:r>
        <w:rPr>
          <w:rFonts w:ascii="Calibri" w:hAnsi="Calibri" w:cs="Calibri"/>
        </w:rPr>
        <w:t xml:space="preserve">e.g., </w:t>
      </w:r>
      <w:r w:rsidRPr="00BC1DD8">
        <w:rPr>
          <w:rFonts w:ascii="Calibri" w:hAnsi="Calibri" w:cs="Calibri"/>
        </w:rPr>
        <w:t>Clements and Milner-Gulland, 2015; Ingram et al., 2014; Jayachandran et al., 2016; Zheng et al., 2013)</w:t>
      </w:r>
      <w:r>
        <w:fldChar w:fldCharType="end"/>
      </w:r>
      <w:r>
        <w:t xml:space="preserve">, yet a lack of effective monitoring of PES programmes globally means there is still insufficient evidence that these market-based mechanisms provide a net benefit to nature </w:t>
      </w:r>
      <w:r>
        <w:fldChar w:fldCharType="begin"/>
      </w:r>
      <w:r>
        <w:instrText xml:space="preserve"> ADDIN ZOTERO_ITEM CSL_CITATION {"citationID":"9OxK16vX","properties":{"formattedCitation":"(Ingram et al., 2014; Salzman et al., 2018)","plainCitation":"(Ingram et al., 2014; Salzman et al., 2018)","noteIndex":0},"citationItems":[{"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fldChar w:fldCharType="separate"/>
      </w:r>
      <w:r w:rsidRPr="00BC1DD8">
        <w:rPr>
          <w:rFonts w:ascii="Calibri" w:hAnsi="Calibri" w:cs="Calibri"/>
        </w:rPr>
        <w:t>(Ingram et al., 2014; Salzman et al., 2018)</w:t>
      </w:r>
      <w:r>
        <w:fldChar w:fldCharType="end"/>
      </w:r>
      <w:r>
        <w:t xml:space="preserve">. Although likely an important component of the conservation toolbox, and a potential source of stable, long-term funding for conservation, the development of PES projects should be careful, context-specific, and designed with robust monitoring to ensure long-term effectiveness </w:t>
      </w:r>
      <w:r>
        <w:fldChar w:fldCharType="begin"/>
      </w:r>
      <w:r>
        <w:instrText xml:space="preserve"> ADDIN ZOTERO_ITEM CSL_CITATION {"citationID":"1XPnaDA2","properties":{"formattedCitation":"(Hein et al., 2013; Redford and Adams, 2009)","plainCitation":"(Hein et al., 2013; Redford and Adams, 2009)","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fldChar w:fldCharType="separate"/>
      </w:r>
      <w:r w:rsidRPr="00BC1DD8">
        <w:rPr>
          <w:rFonts w:ascii="Calibri" w:hAnsi="Calibri" w:cs="Calibri"/>
        </w:rPr>
        <w:t>(Hein et al., 2013; Redford and Adams, 2009)</w:t>
      </w:r>
      <w:r>
        <w:fldChar w:fldCharType="end"/>
      </w:r>
      <w:r>
        <w:t xml:space="preserve">.  </w:t>
      </w:r>
    </w:p>
    <w:p w14:paraId="5B514E8B" w14:textId="7F312186" w:rsidR="008D517D" w:rsidRDefault="008D517D" w:rsidP="008D517D">
      <w:r>
        <w:t xml:space="preserve">Another promising avenue for market-based environmental funding is private finance, the power of which is yet to be fully realised </w:t>
      </w:r>
      <w:r>
        <w:fldChar w:fldCharType="begin"/>
      </w:r>
      <w:r>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6" w:name="__Fieldmark__1181_362668386"/>
      <w:r>
        <w:rPr>
          <w:rFonts w:cs="Calibri"/>
        </w:rPr>
        <w:t>(Clark et al., 2018)</w:t>
      </w:r>
      <w:r>
        <w:fldChar w:fldCharType="end"/>
      </w:r>
      <w:bookmarkEnd w:id="56"/>
      <w:r>
        <w:t xml:space="preserve">. This is largely because the environmental sector has thus far failed to provide projects that are investable, scalable, and low risk </w:t>
      </w:r>
      <w:r>
        <w:fldChar w:fldCharType="begin"/>
      </w:r>
      <w:r>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fldChar w:fldCharType="separate"/>
      </w:r>
      <w:bookmarkStart w:id="57" w:name="__Fieldmark__1186_362668386"/>
      <w:r>
        <w:rPr>
          <w:rFonts w:cs="Calibri"/>
        </w:rPr>
        <w:t>(McFarland, 2018)</w:t>
      </w:r>
      <w:r>
        <w:fldChar w:fldCharType="end"/>
      </w:r>
      <w:bookmarkEnd w:id="57"/>
      <w:r>
        <w:t xml:space="preserve">. Leveraging of private sector finance is increasing, and is being achieved through a variety of </w:t>
      </w:r>
      <w:r>
        <w:lastRenderedPageBreak/>
        <w:t xml:space="preserve">mechanisms including 1) national development banks which provide credit and finance to underfunded areas of society </w:t>
      </w:r>
      <w:r>
        <w:fldChar w:fldCharType="begin"/>
      </w:r>
      <w:r>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fldChar w:fldCharType="separate"/>
      </w:r>
      <w:bookmarkStart w:id="58" w:name="__Fieldmark__1191_362668386"/>
      <w:r>
        <w:rPr>
          <w:rFonts w:cs="Calibri"/>
        </w:rPr>
        <w:t xml:space="preserve">(Torres and </w:t>
      </w:r>
      <w:proofErr w:type="spellStart"/>
      <w:r>
        <w:rPr>
          <w:rFonts w:cs="Calibri"/>
        </w:rPr>
        <w:t>Zeidan</w:t>
      </w:r>
      <w:proofErr w:type="spellEnd"/>
      <w:r>
        <w:rPr>
          <w:rFonts w:cs="Calibri"/>
        </w:rPr>
        <w:t>, 2016)</w:t>
      </w:r>
      <w:r>
        <w:fldChar w:fldCharType="end"/>
      </w:r>
      <w:bookmarkEnd w:id="58"/>
      <w:r>
        <w:t xml:space="preserve">; 2) blended finance, which combines public and private finance through traditional mechanisms such as public-private partnerships, and through more novel mechanisms including development finance institutions </w:t>
      </w:r>
      <w:r>
        <w:fldChar w:fldCharType="begin"/>
      </w:r>
      <w:r>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9" w:name="__Fieldmark__1196_362668386"/>
      <w:r>
        <w:rPr>
          <w:rFonts w:cs="Calibri"/>
        </w:rPr>
        <w:t>(Clark et al., 2018)</w:t>
      </w:r>
      <w:r>
        <w:fldChar w:fldCharType="end"/>
      </w:r>
      <w:bookmarkEnd w:id="59"/>
      <w:r>
        <w:t>; 3) custom-built partnerships between the private sector and governments, civil society, and non-governmental organisations, for example the Tropical Landscapes Finance Facility (</w:t>
      </w:r>
      <w:hyperlink r:id="rId14">
        <w:r>
          <w:rPr>
            <w:rStyle w:val="InternetLink"/>
          </w:rPr>
          <w:t>www.tlffindonesia.org</w:t>
        </w:r>
      </w:hyperlink>
      <w:r>
        <w:t>)</w:t>
      </w:r>
      <w:r w:rsidR="00DB21B5">
        <w:t>,</w:t>
      </w:r>
      <w:r>
        <w:t xml:space="preserve"> which provide long-term financing to support sustainable land use; 4) green bonds, which raise funds for projects that contribute to a more sustainable economy and deliver benefits to the environment </w:t>
      </w:r>
      <w:r>
        <w:fldChar w:fldCharType="begin"/>
      </w:r>
      <w:r>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60" w:name="__Fieldmark__1206_362668386"/>
      <w:r>
        <w:rPr>
          <w:rFonts w:cs="Calibri"/>
        </w:rPr>
        <w:t>(Sachs et al., 2019)</w:t>
      </w:r>
      <w:r>
        <w:fldChar w:fldCharType="end"/>
      </w:r>
      <w:bookmarkEnd w:id="60"/>
      <w:r>
        <w:t xml:space="preserve">, 5) conservation finance, which is a broad term that describes financial solutions that deliver conservation gains </w:t>
      </w:r>
      <w:r>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61" w:name="__Fieldmark__1213_362668386"/>
      <w:r>
        <w:rPr>
          <w:rFonts w:cs="Calibri"/>
        </w:rPr>
        <w:t>(</w:t>
      </w:r>
      <w:proofErr w:type="spellStart"/>
      <w:r>
        <w:rPr>
          <w:rFonts w:cs="Calibri"/>
        </w:rPr>
        <w:t>Huwyler</w:t>
      </w:r>
      <w:proofErr w:type="spellEnd"/>
      <w:r>
        <w:rPr>
          <w:rFonts w:cs="Calibri"/>
        </w:rPr>
        <w:t xml:space="preserve"> et al., 2016)</w:t>
      </w:r>
      <w:r>
        <w:fldChar w:fldCharType="end"/>
      </w:r>
      <w:bookmarkEnd w:id="61"/>
      <w:r>
        <w:t xml:space="preserve">; 6) carbon market instruments such as REDD+ and the Green Climate Fund </w:t>
      </w:r>
      <w:r>
        <w:fldChar w:fldCharType="begin"/>
      </w:r>
      <w:r>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62" w:name="__Fieldmark__1218_362668386"/>
      <w:r>
        <w:rPr>
          <w:rFonts w:cs="Calibri"/>
        </w:rPr>
        <w:t>(Sachs et al., 2019)</w:t>
      </w:r>
      <w:r>
        <w:fldChar w:fldCharType="end"/>
      </w:r>
      <w:bookmarkEnd w:id="62"/>
      <w:r>
        <w:t xml:space="preserve">; 7) other ‘green finance’ mechanisms such as impact investing, fiscal policy, green central banking, and community-based green funds </w:t>
      </w:r>
      <w:r>
        <w:fldChar w:fldCharType="begin"/>
      </w:r>
      <w:r>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63" w:name="__Fieldmark__1223_362668386"/>
      <w:r>
        <w:rPr>
          <w:rFonts w:cs="Calibri"/>
        </w:rPr>
        <w:t>(Sachs et al., 2019)</w:t>
      </w:r>
      <w:r>
        <w:fldChar w:fldCharType="end"/>
      </w:r>
      <w:bookmarkEnd w:id="63"/>
      <w:r>
        <w:t xml:space="preserve">. </w:t>
      </w:r>
    </w:p>
    <w:p w14:paraId="593F0442" w14:textId="77777777" w:rsidR="008D517D" w:rsidRDefault="008D517D" w:rsidP="008D517D">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64" w:name="__Fieldmark__1232_362668386"/>
      <w:r>
        <w:rPr>
          <w:rFonts w:cs="Calibri"/>
        </w:rPr>
        <w:t>(Kaiser, 2015)</w:t>
      </w:r>
      <w:r>
        <w:fldChar w:fldCharType="end"/>
      </w:r>
      <w:bookmarkEnd w:id="64"/>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6193490B" w14:textId="77777777" w:rsidR="008D517D" w:rsidRDefault="008D517D" w:rsidP="008D517D">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p>
    <w:p w14:paraId="76A166E2" w14:textId="1C020F13" w:rsidR="00BF25B7" w:rsidRPr="007D312F" w:rsidRDefault="007D312F">
      <w:pPr>
        <w:rPr>
          <w:b/>
          <w:bCs/>
        </w:rPr>
      </w:pPr>
      <w:r w:rsidRPr="007D312F">
        <w:rPr>
          <w:b/>
          <w:bCs/>
        </w:rPr>
        <w:t>5.6. ACKNOWLEDGEMENTS</w:t>
      </w:r>
    </w:p>
    <w:sectPr w:rsidR="00BF25B7" w:rsidRPr="007D312F">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D13F8" w14:textId="77777777" w:rsidR="00E17DD3" w:rsidRDefault="00E17DD3" w:rsidP="00BF25B7">
      <w:pPr>
        <w:spacing w:after="0" w:line="240" w:lineRule="auto"/>
      </w:pPr>
      <w:r>
        <w:separator/>
      </w:r>
    </w:p>
  </w:endnote>
  <w:endnote w:type="continuationSeparator" w:id="0">
    <w:p w14:paraId="013D8671" w14:textId="77777777" w:rsidR="00E17DD3" w:rsidRDefault="00E17DD3" w:rsidP="00BF2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233FB" w14:textId="77777777" w:rsidR="00E17DD3" w:rsidRDefault="00E17DD3" w:rsidP="00BF25B7">
      <w:pPr>
        <w:spacing w:after="0" w:line="240" w:lineRule="auto"/>
      </w:pPr>
      <w:r>
        <w:separator/>
      </w:r>
    </w:p>
  </w:footnote>
  <w:footnote w:type="continuationSeparator" w:id="0">
    <w:p w14:paraId="0210B237" w14:textId="77777777" w:rsidR="00E17DD3" w:rsidRDefault="00E17DD3" w:rsidP="00BF25B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36E3D"/>
    <w:rsid w:val="000645D9"/>
    <w:rsid w:val="0007281E"/>
    <w:rsid w:val="000D3794"/>
    <w:rsid w:val="000E292C"/>
    <w:rsid w:val="00111C63"/>
    <w:rsid w:val="00112E40"/>
    <w:rsid w:val="00162586"/>
    <w:rsid w:val="00173C07"/>
    <w:rsid w:val="00177F53"/>
    <w:rsid w:val="00180B63"/>
    <w:rsid w:val="00192C7B"/>
    <w:rsid w:val="001E1E50"/>
    <w:rsid w:val="00223B57"/>
    <w:rsid w:val="00273E85"/>
    <w:rsid w:val="00280900"/>
    <w:rsid w:val="00283739"/>
    <w:rsid w:val="0029345B"/>
    <w:rsid w:val="002A0795"/>
    <w:rsid w:val="002B0571"/>
    <w:rsid w:val="002C7AE9"/>
    <w:rsid w:val="002D43DE"/>
    <w:rsid w:val="002D4DF5"/>
    <w:rsid w:val="00321A08"/>
    <w:rsid w:val="003517F0"/>
    <w:rsid w:val="00380D43"/>
    <w:rsid w:val="003838B1"/>
    <w:rsid w:val="00386DF2"/>
    <w:rsid w:val="00387B24"/>
    <w:rsid w:val="003A0878"/>
    <w:rsid w:val="003D108F"/>
    <w:rsid w:val="003D7D4E"/>
    <w:rsid w:val="003E28EC"/>
    <w:rsid w:val="003E5FF9"/>
    <w:rsid w:val="003E7C67"/>
    <w:rsid w:val="003F20B0"/>
    <w:rsid w:val="00407D32"/>
    <w:rsid w:val="00420BFE"/>
    <w:rsid w:val="00421EF3"/>
    <w:rsid w:val="004229EB"/>
    <w:rsid w:val="00441F7A"/>
    <w:rsid w:val="00444C49"/>
    <w:rsid w:val="00462612"/>
    <w:rsid w:val="004B14DA"/>
    <w:rsid w:val="004F2133"/>
    <w:rsid w:val="00505C1D"/>
    <w:rsid w:val="00511EA0"/>
    <w:rsid w:val="0051217D"/>
    <w:rsid w:val="005264B7"/>
    <w:rsid w:val="00561F84"/>
    <w:rsid w:val="00571610"/>
    <w:rsid w:val="00574A12"/>
    <w:rsid w:val="00576391"/>
    <w:rsid w:val="005A539D"/>
    <w:rsid w:val="005C0C38"/>
    <w:rsid w:val="005D1546"/>
    <w:rsid w:val="005E13B1"/>
    <w:rsid w:val="005E18D6"/>
    <w:rsid w:val="0061051A"/>
    <w:rsid w:val="00622F30"/>
    <w:rsid w:val="00624780"/>
    <w:rsid w:val="00637A02"/>
    <w:rsid w:val="00640B53"/>
    <w:rsid w:val="006668D0"/>
    <w:rsid w:val="00681279"/>
    <w:rsid w:val="006B1B53"/>
    <w:rsid w:val="006C7A36"/>
    <w:rsid w:val="006F0A98"/>
    <w:rsid w:val="00721CB0"/>
    <w:rsid w:val="00731AF4"/>
    <w:rsid w:val="00733289"/>
    <w:rsid w:val="00775391"/>
    <w:rsid w:val="007853F1"/>
    <w:rsid w:val="00786222"/>
    <w:rsid w:val="00793FF2"/>
    <w:rsid w:val="007A0065"/>
    <w:rsid w:val="007A23C1"/>
    <w:rsid w:val="007A33A1"/>
    <w:rsid w:val="007D312F"/>
    <w:rsid w:val="00803620"/>
    <w:rsid w:val="0082158D"/>
    <w:rsid w:val="00851C66"/>
    <w:rsid w:val="00873FEF"/>
    <w:rsid w:val="0089199E"/>
    <w:rsid w:val="00892B3A"/>
    <w:rsid w:val="00897731"/>
    <w:rsid w:val="008A02A8"/>
    <w:rsid w:val="008A13E3"/>
    <w:rsid w:val="008A7BC9"/>
    <w:rsid w:val="008B2431"/>
    <w:rsid w:val="008C1FF1"/>
    <w:rsid w:val="008D517D"/>
    <w:rsid w:val="008D6134"/>
    <w:rsid w:val="009143EA"/>
    <w:rsid w:val="00924ECB"/>
    <w:rsid w:val="009478EC"/>
    <w:rsid w:val="00956B47"/>
    <w:rsid w:val="009A1EAD"/>
    <w:rsid w:val="009B6516"/>
    <w:rsid w:val="009C2BD9"/>
    <w:rsid w:val="009D3A58"/>
    <w:rsid w:val="009F2D18"/>
    <w:rsid w:val="00A262C6"/>
    <w:rsid w:val="00A30475"/>
    <w:rsid w:val="00A34FC3"/>
    <w:rsid w:val="00A457CE"/>
    <w:rsid w:val="00A74284"/>
    <w:rsid w:val="00A83A57"/>
    <w:rsid w:val="00A8561E"/>
    <w:rsid w:val="00AA1760"/>
    <w:rsid w:val="00AB2E08"/>
    <w:rsid w:val="00AC0CD1"/>
    <w:rsid w:val="00B34B5D"/>
    <w:rsid w:val="00B5006E"/>
    <w:rsid w:val="00B573B0"/>
    <w:rsid w:val="00B81406"/>
    <w:rsid w:val="00B82ABF"/>
    <w:rsid w:val="00B8415A"/>
    <w:rsid w:val="00B908F7"/>
    <w:rsid w:val="00BA608A"/>
    <w:rsid w:val="00BB0670"/>
    <w:rsid w:val="00BB6084"/>
    <w:rsid w:val="00BC1DD8"/>
    <w:rsid w:val="00BC3488"/>
    <w:rsid w:val="00BF25B7"/>
    <w:rsid w:val="00C14993"/>
    <w:rsid w:val="00C2025A"/>
    <w:rsid w:val="00C54BED"/>
    <w:rsid w:val="00C77F8E"/>
    <w:rsid w:val="00CF17E9"/>
    <w:rsid w:val="00D02253"/>
    <w:rsid w:val="00D24518"/>
    <w:rsid w:val="00D247E2"/>
    <w:rsid w:val="00D46173"/>
    <w:rsid w:val="00D50C48"/>
    <w:rsid w:val="00D6058D"/>
    <w:rsid w:val="00D84DC6"/>
    <w:rsid w:val="00DB21B5"/>
    <w:rsid w:val="00DD29EF"/>
    <w:rsid w:val="00E15699"/>
    <w:rsid w:val="00E17DD3"/>
    <w:rsid w:val="00E36D03"/>
    <w:rsid w:val="00E537F0"/>
    <w:rsid w:val="00E97137"/>
    <w:rsid w:val="00EB5F70"/>
    <w:rsid w:val="00EE07AB"/>
    <w:rsid w:val="00EF2C9F"/>
    <w:rsid w:val="00F01069"/>
    <w:rsid w:val="00F30A4A"/>
    <w:rsid w:val="00F32E9C"/>
    <w:rsid w:val="00F71372"/>
    <w:rsid w:val="00F73D32"/>
    <w:rsid w:val="00F8568A"/>
    <w:rsid w:val="00FA4C5B"/>
    <w:rsid w:val="00FB3821"/>
    <w:rsid w:val="00FD5ED5"/>
    <w:rsid w:val="00FF1DE6"/>
    <w:rsid w:val="00FF707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D0"/>
    <w:rPr>
      <w:color w:val="808080"/>
    </w:rPr>
  </w:style>
  <w:style w:type="paragraph" w:styleId="Bibliography">
    <w:name w:val="Bibliography"/>
    <w:basedOn w:val="Normal"/>
    <w:next w:val="Normal"/>
    <w:uiPriority w:val="37"/>
    <w:unhideWhenUsed/>
    <w:rsid w:val="00BF25B7"/>
    <w:pPr>
      <w:spacing w:after="0" w:line="240" w:lineRule="auto"/>
      <w:ind w:left="720" w:hanging="720"/>
    </w:pPr>
  </w:style>
  <w:style w:type="paragraph" w:styleId="Header">
    <w:name w:val="header"/>
    <w:basedOn w:val="Normal"/>
    <w:link w:val="HeaderChar"/>
    <w:uiPriority w:val="99"/>
    <w:unhideWhenUsed/>
    <w:rsid w:val="00BF25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5B7"/>
  </w:style>
  <w:style w:type="paragraph" w:styleId="Footer">
    <w:name w:val="footer"/>
    <w:basedOn w:val="Normal"/>
    <w:link w:val="FooterChar"/>
    <w:uiPriority w:val="99"/>
    <w:unhideWhenUsed/>
    <w:rsid w:val="00BF25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5B7"/>
  </w:style>
  <w:style w:type="character" w:styleId="Hyperlink">
    <w:name w:val="Hyperlink"/>
    <w:basedOn w:val="DefaultParagraphFont"/>
    <w:uiPriority w:val="99"/>
    <w:unhideWhenUsed/>
    <w:rsid w:val="002A0795"/>
    <w:rPr>
      <w:color w:val="0563C1" w:themeColor="hyperlink"/>
      <w:u w:val="single"/>
    </w:rPr>
  </w:style>
  <w:style w:type="character" w:styleId="UnresolvedMention">
    <w:name w:val="Unresolved Mention"/>
    <w:basedOn w:val="DefaultParagraphFont"/>
    <w:uiPriority w:val="99"/>
    <w:semiHidden/>
    <w:unhideWhenUsed/>
    <w:rsid w:val="002A0795"/>
    <w:rPr>
      <w:color w:val="605E5C"/>
      <w:shd w:val="clear" w:color="auto" w:fill="E1DFDD"/>
    </w:rPr>
  </w:style>
  <w:style w:type="paragraph" w:styleId="Revision">
    <w:name w:val="Revision"/>
    <w:hidden/>
    <w:uiPriority w:val="99"/>
    <w:semiHidden/>
    <w:rsid w:val="00162586"/>
  </w:style>
  <w:style w:type="character" w:styleId="FollowedHyperlink">
    <w:name w:val="FollowedHyperlink"/>
    <w:basedOn w:val="DefaultParagraphFont"/>
    <w:uiPriority w:val="99"/>
    <w:semiHidden/>
    <w:unhideWhenUsed/>
    <w:rsid w:val="00E9713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www.thegef.org/"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www.biocarbonfund-isfl.org/"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www.tlffindonesi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20</TotalTime>
  <Pages>22</Pages>
  <Words>47320</Words>
  <Characters>269725</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13</cp:revision>
  <dcterms:created xsi:type="dcterms:W3CDTF">2022-02-08T20:55:00Z</dcterms:created>
  <dcterms:modified xsi:type="dcterms:W3CDTF">2022-02-12T07:5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ZlkifaBy"/&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